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7D7D6640"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024075">
        <w:rPr>
          <w:rFonts w:eastAsia="Times New Roman"/>
          <w:lang w:val="es-PE" w:eastAsia="es-PE"/>
        </w:rPr>
        <w:t>té</w:t>
      </w:r>
      <w:r w:rsidR="007F661B">
        <w:rPr>
          <w:rFonts w:eastAsia="Times New Roman"/>
          <w:lang w:val="es-PE" w:eastAsia="es-PE"/>
        </w:rPr>
        <w:t>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16B4041F" w:rsidR="00975AFC" w:rsidRDefault="00024075" w:rsidP="00975AFC">
      <w:pPr>
        <w:pStyle w:val="Texto"/>
      </w:pPr>
      <w:r>
        <w:t>Al Dr. Cé</w:t>
      </w:r>
      <w:r w:rsidR="00975AFC">
        <w:t>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4918FA7F" w:rsidR="009B7D50" w:rsidRPr="009B7D50" w:rsidRDefault="009B7D50" w:rsidP="009B7D50">
      <w:pPr>
        <w:pStyle w:val="Texto"/>
      </w:pPr>
      <w:r>
        <w:t xml:space="preserve">Esta investigación fue </w:t>
      </w:r>
      <w:r w:rsidR="00CB6202">
        <w:t>autofinanciada.</w:t>
      </w:r>
    </w:p>
    <w:p w14:paraId="1E3283BD" w14:textId="77777777" w:rsidR="00901D34" w:rsidRDefault="00901D34" w:rsidP="00625BCC">
      <w:pPr>
        <w:pStyle w:val="Ttulo1"/>
      </w:pPr>
      <w:bookmarkStart w:id="4" w:name="_Toc511166268"/>
      <w:r>
        <w:lastRenderedPageBreak/>
        <w:t>Declaración del autor</w:t>
      </w:r>
      <w:bookmarkEnd w:id="4"/>
    </w:p>
    <w:sdt>
      <w:sdtPr>
        <w:rPr>
          <w:rFonts w:ascii="Times New Roman" w:eastAsiaTheme="minorHAnsi" w:hAnsi="Times New Roman" w:cs="Times New Roman"/>
          <w:sz w:val="24"/>
          <w:szCs w:val="24"/>
        </w:rPr>
        <w:id w:val="839342251"/>
        <w:docPartObj>
          <w:docPartGallery w:val="Table of Contents"/>
          <w:docPartUnique/>
        </w:docPartObj>
      </w:sdtPr>
      <w:sdtEndPr>
        <w:rPr>
          <w:b w:val="0"/>
          <w:bCs w:val="0"/>
          <w:color w:val="auto"/>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Pr="009E6BE6">
              <w:rPr>
                <w:rStyle w:val="Hipervnculo"/>
                <w:rFonts w:ascii="Times New Roman" w:hAnsi="Times New Roman" w:cs="Times New Roman"/>
                <w:noProof/>
                <w:sz w:val="24"/>
                <w:szCs w:val="24"/>
              </w:rPr>
              <w:t>Dedic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w:t>
            </w:r>
            <w:r w:rsidRPr="009E6BE6">
              <w:rPr>
                <w:rFonts w:ascii="Times New Roman" w:hAnsi="Times New Roman" w:cs="Times New Roman"/>
                <w:noProof/>
                <w:webHidden/>
                <w:sz w:val="24"/>
                <w:szCs w:val="24"/>
              </w:rPr>
              <w:fldChar w:fldCharType="end"/>
            </w:r>
          </w:hyperlink>
        </w:p>
        <w:p w14:paraId="6AF91F1C" w14:textId="324F114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Pr="009E6BE6">
              <w:rPr>
                <w:rStyle w:val="Hipervnculo"/>
                <w:rFonts w:ascii="Times New Roman" w:hAnsi="Times New Roman" w:cs="Times New Roman"/>
                <w:noProof/>
                <w:sz w:val="24"/>
                <w:szCs w:val="24"/>
              </w:rPr>
              <w:t>Agradec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w:t>
            </w:r>
            <w:r w:rsidRPr="009E6BE6">
              <w:rPr>
                <w:rFonts w:ascii="Times New Roman" w:hAnsi="Times New Roman" w:cs="Times New Roman"/>
                <w:noProof/>
                <w:webHidden/>
                <w:sz w:val="24"/>
                <w:szCs w:val="24"/>
              </w:rPr>
              <w:fldChar w:fldCharType="end"/>
            </w:r>
          </w:hyperlink>
        </w:p>
        <w:p w14:paraId="722B5C32" w14:textId="71B542B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Pr="009E6BE6">
              <w:rPr>
                <w:rStyle w:val="Hipervnculo"/>
                <w:rFonts w:ascii="Times New Roman" w:hAnsi="Times New Roman" w:cs="Times New Roman"/>
                <w:noProof/>
                <w:sz w:val="24"/>
                <w:szCs w:val="24"/>
              </w:rPr>
              <w:t>Fuente de Financiamient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w:t>
            </w:r>
            <w:r w:rsidRPr="009E6BE6">
              <w:rPr>
                <w:rFonts w:ascii="Times New Roman" w:hAnsi="Times New Roman" w:cs="Times New Roman"/>
                <w:noProof/>
                <w:webHidden/>
                <w:sz w:val="24"/>
                <w:szCs w:val="24"/>
              </w:rPr>
              <w:fldChar w:fldCharType="end"/>
            </w:r>
          </w:hyperlink>
        </w:p>
        <w:p w14:paraId="047CE114" w14:textId="29023C98"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Pr="009E6BE6">
              <w:rPr>
                <w:rStyle w:val="Hipervnculo"/>
                <w:rFonts w:ascii="Times New Roman" w:hAnsi="Times New Roman" w:cs="Times New Roman"/>
                <w:noProof/>
                <w:sz w:val="24"/>
                <w:szCs w:val="24"/>
              </w:rPr>
              <w:t>Declaración del autor</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w:t>
            </w:r>
            <w:r w:rsidRPr="009E6BE6">
              <w:rPr>
                <w:rFonts w:ascii="Times New Roman" w:hAnsi="Times New Roman" w:cs="Times New Roman"/>
                <w:noProof/>
                <w:webHidden/>
                <w:sz w:val="24"/>
                <w:szCs w:val="24"/>
              </w:rPr>
              <w:fldChar w:fldCharType="end"/>
            </w:r>
          </w:hyperlink>
        </w:p>
        <w:p w14:paraId="45D379EE" w14:textId="7B7474A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Pr="009E6BE6">
              <w:rPr>
                <w:rStyle w:val="Hipervnculo"/>
                <w:rFonts w:ascii="Times New Roman" w:hAnsi="Times New Roman" w:cs="Times New Roman"/>
                <w:noProof/>
                <w:sz w:val="24"/>
                <w:szCs w:val="24"/>
              </w:rPr>
              <w:t>Listado de Acróni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w:t>
            </w:r>
            <w:r w:rsidRPr="009E6BE6">
              <w:rPr>
                <w:rFonts w:ascii="Times New Roman" w:hAnsi="Times New Roman" w:cs="Times New Roman"/>
                <w:noProof/>
                <w:webHidden/>
                <w:sz w:val="24"/>
                <w:szCs w:val="24"/>
              </w:rPr>
              <w:fldChar w:fldCharType="end"/>
            </w:r>
          </w:hyperlink>
        </w:p>
        <w:p w14:paraId="5CF98C1B" w14:textId="1D2D7176"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Pr="009E6BE6">
              <w:rPr>
                <w:rStyle w:val="Hipervnculo"/>
                <w:rFonts w:ascii="Times New Roman" w:hAnsi="Times New Roman" w:cs="Times New Roman"/>
                <w:noProof/>
                <w:sz w:val="24"/>
                <w:szCs w:val="24"/>
              </w:rPr>
              <w:t>Resume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2</w:t>
            </w:r>
            <w:r w:rsidRPr="009E6BE6">
              <w:rPr>
                <w:rFonts w:ascii="Times New Roman" w:hAnsi="Times New Roman" w:cs="Times New Roman"/>
                <w:noProof/>
                <w:webHidden/>
                <w:sz w:val="24"/>
                <w:szCs w:val="24"/>
              </w:rPr>
              <w:fldChar w:fldCharType="end"/>
            </w:r>
          </w:hyperlink>
        </w:p>
        <w:p w14:paraId="6C80D02E" w14:textId="07F5D66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Pr="009E6BE6">
              <w:rPr>
                <w:rStyle w:val="Hipervnculo"/>
                <w:rFonts w:ascii="Times New Roman" w:hAnsi="Times New Roman" w:cs="Times New Roman"/>
                <w:noProof/>
                <w:sz w:val="24"/>
                <w:szCs w:val="24"/>
              </w:rPr>
              <w:t>Palabras Clave</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4</w:t>
            </w:r>
            <w:r w:rsidRPr="009E6BE6">
              <w:rPr>
                <w:rFonts w:ascii="Times New Roman" w:hAnsi="Times New Roman" w:cs="Times New Roman"/>
                <w:noProof/>
                <w:webHidden/>
                <w:sz w:val="24"/>
                <w:szCs w:val="24"/>
              </w:rPr>
              <w:fldChar w:fldCharType="end"/>
            </w:r>
          </w:hyperlink>
        </w:p>
        <w:p w14:paraId="24BF75E4" w14:textId="34482DE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Pr="009E6BE6">
              <w:rPr>
                <w:rStyle w:val="Hipervnculo"/>
                <w:rFonts w:ascii="Times New Roman" w:hAnsi="Times New Roman" w:cs="Times New Roman"/>
                <w:noProof/>
                <w:sz w:val="24"/>
                <w:szCs w:val="24"/>
              </w:rPr>
              <w:t>Introduc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5</w:t>
            </w:r>
            <w:r w:rsidRPr="009E6BE6">
              <w:rPr>
                <w:rFonts w:ascii="Times New Roman" w:hAnsi="Times New Roman" w:cs="Times New Roman"/>
                <w:noProof/>
                <w:webHidden/>
                <w:sz w:val="24"/>
                <w:szCs w:val="24"/>
              </w:rPr>
              <w:fldChar w:fldCharType="end"/>
            </w:r>
          </w:hyperlink>
        </w:p>
        <w:p w14:paraId="601A64FF" w14:textId="52C79E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Pr="009E6BE6">
              <w:rPr>
                <w:rStyle w:val="Hipervnculo"/>
                <w:rFonts w:ascii="Times New Roman" w:hAnsi="Times New Roman" w:cs="Times New Roman"/>
                <w:noProof/>
                <w:sz w:val="24"/>
                <w:szCs w:val="24"/>
              </w:rPr>
              <w:t>Planteamiento del Problem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7</w:t>
            </w:r>
            <w:r w:rsidRPr="009E6BE6">
              <w:rPr>
                <w:rFonts w:ascii="Times New Roman" w:hAnsi="Times New Roman" w:cs="Times New Roman"/>
                <w:noProof/>
                <w:webHidden/>
                <w:sz w:val="24"/>
                <w:szCs w:val="24"/>
              </w:rPr>
              <w:fldChar w:fldCharType="end"/>
            </w:r>
          </w:hyperlink>
        </w:p>
        <w:p w14:paraId="6FA17B2D" w14:textId="1FEF374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Pr="009E6BE6">
              <w:rPr>
                <w:rStyle w:val="Hipervnculo"/>
                <w:rFonts w:ascii="Times New Roman" w:hAnsi="Times New Roman" w:cs="Times New Roman"/>
                <w:noProof/>
                <w:sz w:val="24"/>
                <w:szCs w:val="24"/>
              </w:rPr>
              <w:t>Marco Teóric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20FF66CF" w14:textId="605F3F5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lidad de Atención al usuario y sistemas de gestión para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117D79D" w14:textId="42F4D892"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Calidad de Atención en Salud a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AB74F4C" w14:textId="577B8B45"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atisfacción del paciente e importancia de su monitore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569BEFF" w14:textId="2F79B50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Formas de monitoreo en Perú y el Mun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4D11E4F" w14:textId="20961A1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gestión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2</w:t>
            </w:r>
            <w:r w:rsidRPr="009E6BE6">
              <w:rPr>
                <w:rFonts w:ascii="Times New Roman" w:hAnsi="Times New Roman" w:cs="Times New Roman"/>
                <w:noProof/>
                <w:webHidden/>
                <w:sz w:val="24"/>
                <w:szCs w:val="24"/>
              </w:rPr>
              <w:fldChar w:fldCharType="end"/>
            </w:r>
          </w:hyperlink>
        </w:p>
        <w:p w14:paraId="55847A70" w14:textId="04035374"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y su importancia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65A0E4D" w14:textId="2A30424B"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 e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7E3843A" w14:textId="7B1F552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Metodología del diseño centrado en e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8</w:t>
            </w:r>
            <w:r w:rsidRPr="009E6BE6">
              <w:rPr>
                <w:rFonts w:ascii="Times New Roman" w:hAnsi="Times New Roman" w:cs="Times New Roman"/>
                <w:noProof/>
                <w:webHidden/>
                <w:sz w:val="24"/>
                <w:szCs w:val="24"/>
              </w:rPr>
              <w:fldChar w:fldCharType="end"/>
            </w:r>
          </w:hyperlink>
        </w:p>
        <w:p w14:paraId="4E548042" w14:textId="6731560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1</w:t>
            </w:r>
            <w:r w:rsidRPr="009E6BE6">
              <w:rPr>
                <w:rFonts w:ascii="Times New Roman" w:hAnsi="Times New Roman" w:cs="Times New Roman"/>
                <w:noProof/>
                <w:webHidden/>
                <w:sz w:val="24"/>
                <w:szCs w:val="24"/>
              </w:rPr>
              <w:fldChar w:fldCharType="end"/>
            </w:r>
          </w:hyperlink>
        </w:p>
        <w:p w14:paraId="1AC93FFE" w14:textId="24124DBB"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so: Superintendencia Nacional de Salud (SUSALUD) –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35A8A8D9" w14:textId="4263429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226261CE" w14:textId="7ABD467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3</w:t>
            </w:r>
            <w:r w:rsidRPr="009E6BE6">
              <w:rPr>
                <w:rFonts w:ascii="Times New Roman" w:hAnsi="Times New Roman" w:cs="Times New Roman"/>
                <w:noProof/>
                <w:webHidden/>
                <w:sz w:val="24"/>
                <w:szCs w:val="24"/>
              </w:rPr>
              <w:fldChar w:fldCharType="end"/>
            </w:r>
          </w:hyperlink>
        </w:p>
        <w:p w14:paraId="334ECE90" w14:textId="35F9B1D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Normativa vigente para el recojo y manejo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5</w:t>
            </w:r>
            <w:r w:rsidRPr="009E6BE6">
              <w:rPr>
                <w:rFonts w:ascii="Times New Roman" w:hAnsi="Times New Roman" w:cs="Times New Roman"/>
                <w:noProof/>
                <w:webHidden/>
                <w:sz w:val="24"/>
                <w:szCs w:val="24"/>
              </w:rPr>
              <w:fldChar w:fldCharType="end"/>
            </w:r>
          </w:hyperlink>
        </w:p>
        <w:p w14:paraId="71574306" w14:textId="65CAE5D4"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Limitaciones del 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7</w:t>
            </w:r>
            <w:r w:rsidRPr="009E6BE6">
              <w:rPr>
                <w:rFonts w:ascii="Times New Roman" w:hAnsi="Times New Roman" w:cs="Times New Roman"/>
                <w:noProof/>
                <w:webHidden/>
                <w:sz w:val="24"/>
                <w:szCs w:val="24"/>
              </w:rPr>
              <w:fldChar w:fldCharType="end"/>
            </w:r>
          </w:hyperlink>
        </w:p>
        <w:p w14:paraId="3BB33FC8" w14:textId="24E988F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Pr="009E6BE6">
              <w:rPr>
                <w:rStyle w:val="Hipervnculo"/>
                <w:rFonts w:ascii="Times New Roman" w:hAnsi="Times New Roman" w:cs="Times New Roman"/>
                <w:noProof/>
                <w:sz w:val="24"/>
                <w:szCs w:val="24"/>
                <w:lang w:val="es-PE"/>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Oportunidades de Mejo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8</w:t>
            </w:r>
            <w:r w:rsidRPr="009E6BE6">
              <w:rPr>
                <w:rFonts w:ascii="Times New Roman" w:hAnsi="Times New Roman" w:cs="Times New Roman"/>
                <w:noProof/>
                <w:webHidden/>
                <w:sz w:val="24"/>
                <w:szCs w:val="24"/>
              </w:rPr>
              <w:fldChar w:fldCharType="end"/>
            </w:r>
          </w:hyperlink>
        </w:p>
        <w:p w14:paraId="66A2A635" w14:textId="70195800"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Pr="009E6BE6">
              <w:rPr>
                <w:rStyle w:val="Hipervnculo"/>
                <w:rFonts w:ascii="Times New Roman" w:hAnsi="Times New Roman" w:cs="Times New Roman"/>
                <w:noProof/>
                <w:sz w:val="24"/>
                <w:szCs w:val="24"/>
                <w:lang w:val="es-PE"/>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en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9</w:t>
            </w:r>
            <w:r w:rsidRPr="009E6BE6">
              <w:rPr>
                <w:rFonts w:ascii="Times New Roman" w:hAnsi="Times New Roman" w:cs="Times New Roman"/>
                <w:noProof/>
                <w:webHidden/>
                <w:sz w:val="24"/>
                <w:szCs w:val="24"/>
              </w:rPr>
              <w:fldChar w:fldCharType="end"/>
            </w:r>
          </w:hyperlink>
        </w:p>
        <w:p w14:paraId="08CF3532" w14:textId="64C78010"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Pr="009E6BE6">
              <w:rPr>
                <w:rStyle w:val="Hipervnculo"/>
                <w:rFonts w:ascii="Times New Roman" w:hAnsi="Times New Roman" w:cs="Times New Roman"/>
                <w:noProof/>
                <w:sz w:val="24"/>
                <w:szCs w:val="24"/>
              </w:rPr>
              <w:t>Justificación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0</w:t>
            </w:r>
            <w:r w:rsidRPr="009E6BE6">
              <w:rPr>
                <w:rFonts w:ascii="Times New Roman" w:hAnsi="Times New Roman" w:cs="Times New Roman"/>
                <w:noProof/>
                <w:webHidden/>
                <w:sz w:val="24"/>
                <w:szCs w:val="24"/>
              </w:rPr>
              <w:fldChar w:fldCharType="end"/>
            </w:r>
          </w:hyperlink>
        </w:p>
        <w:p w14:paraId="10386EE6" w14:textId="369D18ED"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Pr="009E6BE6">
              <w:rPr>
                <w:rStyle w:val="Hipervnculo"/>
                <w:rFonts w:ascii="Times New Roman" w:hAnsi="Times New Roman" w:cs="Times New Roman"/>
                <w:noProof/>
                <w:sz w:val="24"/>
                <w:szCs w:val="24"/>
              </w:rPr>
              <w:t>Objetiv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600315B7" w14:textId="1D55389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 General</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7164F51B" w14:textId="78B937B2"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s Específic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491BEEAA" w14:textId="3BCBCE1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Pr="009E6BE6">
              <w:rPr>
                <w:rStyle w:val="Hipervnculo"/>
                <w:rFonts w:ascii="Times New Roman" w:hAnsi="Times New Roman" w:cs="Times New Roman"/>
                <w:noProof/>
                <w:sz w:val="24"/>
                <w:szCs w:val="24"/>
              </w:rPr>
              <w:t>Metodologí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F9FD24A" w14:textId="665855A0"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1533541" w14:textId="1CD94EB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obla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302EC652" w14:textId="1D06AEF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Muest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0D7B0B1D" w14:textId="71B19ED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peracionalización de variabl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4</w:t>
            </w:r>
            <w:r w:rsidRPr="009E6BE6">
              <w:rPr>
                <w:rFonts w:ascii="Times New Roman" w:hAnsi="Times New Roman" w:cs="Times New Roman"/>
                <w:noProof/>
                <w:webHidden/>
                <w:sz w:val="24"/>
                <w:szCs w:val="24"/>
              </w:rPr>
              <w:fldChar w:fldCharType="end"/>
            </w:r>
          </w:hyperlink>
        </w:p>
        <w:p w14:paraId="44660A69" w14:textId="6C9D7C4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Pr="009E6BE6">
              <w:rPr>
                <w:rStyle w:val="Hipervnculo"/>
                <w:rFonts w:ascii="Times New Roman" w:hAnsi="Times New Roman" w:cs="Times New Roman"/>
                <w:noProof/>
                <w:sz w:val="24"/>
                <w:szCs w:val="24"/>
                <w:lang w:val="es-PE"/>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rocedimientos y técn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19AA44CD" w14:textId="3274A9D8"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Investigación de usuari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341E1A1B" w14:textId="73D6DEC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y Prototipa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6</w:t>
            </w:r>
            <w:r w:rsidRPr="009E6BE6">
              <w:rPr>
                <w:rFonts w:ascii="Times New Roman" w:hAnsi="Times New Roman" w:cs="Times New Roman"/>
                <w:noProof/>
                <w:webHidden/>
                <w:sz w:val="24"/>
                <w:szCs w:val="24"/>
              </w:rPr>
              <w:fldChar w:fldCharType="end"/>
            </w:r>
          </w:hyperlink>
        </w:p>
        <w:p w14:paraId="01DC490A" w14:textId="58494E7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Pruebas de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7</w:t>
            </w:r>
            <w:r w:rsidRPr="009E6BE6">
              <w:rPr>
                <w:rFonts w:ascii="Times New Roman" w:hAnsi="Times New Roman" w:cs="Times New Roman"/>
                <w:noProof/>
                <w:webHidden/>
                <w:sz w:val="24"/>
                <w:szCs w:val="24"/>
              </w:rPr>
              <w:fldChar w:fldCharType="end"/>
            </w:r>
          </w:hyperlink>
        </w:p>
        <w:p w14:paraId="7AEAC631" w14:textId="7E519C0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Pr="009E6BE6">
              <w:rPr>
                <w:rStyle w:val="Hipervnculo"/>
                <w:rFonts w:ascii="Times New Roman" w:hAnsi="Times New Roman" w:cs="Times New Roman"/>
                <w:noProof/>
                <w:sz w:val="24"/>
                <w:szCs w:val="24"/>
                <w:lang w:val="es-PE"/>
              </w:rPr>
              <w:t>V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onsideraciones ét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8</w:t>
            </w:r>
            <w:r w:rsidRPr="009E6BE6">
              <w:rPr>
                <w:rFonts w:ascii="Times New Roman" w:hAnsi="Times New Roman" w:cs="Times New Roman"/>
                <w:noProof/>
                <w:webHidden/>
                <w:sz w:val="24"/>
                <w:szCs w:val="24"/>
              </w:rPr>
              <w:fldChar w:fldCharType="end"/>
            </w:r>
          </w:hyperlink>
        </w:p>
        <w:p w14:paraId="1BC24389" w14:textId="0194DF13"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Pr="009E6BE6">
              <w:rPr>
                <w:rStyle w:val="Hipervnculo"/>
                <w:rFonts w:ascii="Times New Roman" w:hAnsi="Times New Roman" w:cs="Times New Roman"/>
                <w:noProof/>
                <w:sz w:val="24"/>
                <w:szCs w:val="24"/>
                <w:lang w:val="es-PE"/>
              </w:rPr>
              <w:t>V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álisi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9</w:t>
            </w:r>
            <w:r w:rsidRPr="009E6BE6">
              <w:rPr>
                <w:rFonts w:ascii="Times New Roman" w:hAnsi="Times New Roman" w:cs="Times New Roman"/>
                <w:noProof/>
                <w:webHidden/>
                <w:sz w:val="24"/>
                <w:szCs w:val="24"/>
              </w:rPr>
              <w:fldChar w:fldCharType="end"/>
            </w:r>
          </w:hyperlink>
        </w:p>
        <w:p w14:paraId="06A5A162" w14:textId="00895FA5"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Pr="009E6BE6">
              <w:rPr>
                <w:rStyle w:val="Hipervnculo"/>
                <w:rFonts w:ascii="Times New Roman" w:hAnsi="Times New Roman" w:cs="Times New Roman"/>
                <w:noProof/>
                <w:sz w:val="24"/>
                <w:szCs w:val="24"/>
              </w:rPr>
              <w:t>Resultad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1B2CF270" w14:textId="2E9F5065"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265D7141" w14:textId="0CD0706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1</w:t>
            </w:r>
            <w:r w:rsidRPr="009E6BE6">
              <w:rPr>
                <w:rFonts w:ascii="Times New Roman" w:hAnsi="Times New Roman" w:cs="Times New Roman"/>
                <w:noProof/>
                <w:webHidden/>
                <w:sz w:val="24"/>
                <w:szCs w:val="24"/>
              </w:rPr>
              <w:fldChar w:fldCharType="end"/>
            </w:r>
          </w:hyperlink>
        </w:p>
        <w:p w14:paraId="69CE97CA" w14:textId="70830F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6</w:t>
            </w:r>
            <w:r w:rsidRPr="009E6BE6">
              <w:rPr>
                <w:rFonts w:ascii="Times New Roman" w:hAnsi="Times New Roman" w:cs="Times New Roman"/>
                <w:noProof/>
                <w:webHidden/>
                <w:sz w:val="24"/>
                <w:szCs w:val="24"/>
              </w:rPr>
              <w:fldChar w:fldCharType="end"/>
            </w:r>
          </w:hyperlink>
        </w:p>
        <w:p w14:paraId="35A1FDAB" w14:textId="2D7340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2</w:t>
            </w:r>
            <w:r w:rsidRPr="009E6BE6">
              <w:rPr>
                <w:rFonts w:ascii="Times New Roman" w:hAnsi="Times New Roman" w:cs="Times New Roman"/>
                <w:noProof/>
                <w:webHidden/>
                <w:sz w:val="24"/>
                <w:szCs w:val="24"/>
              </w:rPr>
              <w:fldChar w:fldCharType="end"/>
            </w:r>
          </w:hyperlink>
        </w:p>
        <w:p w14:paraId="228D686F" w14:textId="35C34C1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Pr="009E6BE6">
              <w:rPr>
                <w:rStyle w:val="Hipervnculo"/>
                <w:rFonts w:ascii="Times New Roman" w:hAnsi="Times New Roman" w:cs="Times New Roman"/>
                <w:noProof/>
                <w:sz w:val="24"/>
                <w:szCs w:val="24"/>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hallazgos resaltant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7</w:t>
            </w:r>
            <w:r w:rsidRPr="009E6BE6">
              <w:rPr>
                <w:rFonts w:ascii="Times New Roman" w:hAnsi="Times New Roman" w:cs="Times New Roman"/>
                <w:noProof/>
                <w:webHidden/>
                <w:sz w:val="24"/>
                <w:szCs w:val="24"/>
              </w:rPr>
              <w:fldChar w:fldCharType="end"/>
            </w:r>
          </w:hyperlink>
        </w:p>
        <w:p w14:paraId="25EC1F9A" w14:textId="54ADD93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Pr="009E6BE6">
              <w:rPr>
                <w:rStyle w:val="Hipervnculo"/>
                <w:rFonts w:ascii="Times New Roman" w:hAnsi="Times New Roman" w:cs="Times New Roman"/>
                <w:noProof/>
                <w:sz w:val="24"/>
                <w:szCs w:val="24"/>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requer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9</w:t>
            </w:r>
            <w:r w:rsidRPr="009E6BE6">
              <w:rPr>
                <w:rFonts w:ascii="Times New Roman" w:hAnsi="Times New Roman" w:cs="Times New Roman"/>
                <w:noProof/>
                <w:webHidden/>
                <w:sz w:val="24"/>
                <w:szCs w:val="24"/>
              </w:rPr>
              <w:fldChar w:fldCharType="end"/>
            </w:r>
          </w:hyperlink>
        </w:p>
        <w:p w14:paraId="6E85100A" w14:textId="6B8871B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Pr="009E6BE6">
              <w:rPr>
                <w:rStyle w:val="Hipervnculo"/>
                <w:rFonts w:ascii="Times New Roman" w:hAnsi="Times New Roman" w:cs="Times New Roman"/>
                <w:noProof/>
                <w:sz w:val="24"/>
                <w:szCs w:val="24"/>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Reclasificación de la Tabla de Clasificación de Recla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7</w:t>
            </w:r>
            <w:r w:rsidRPr="009E6BE6">
              <w:rPr>
                <w:rFonts w:ascii="Times New Roman" w:hAnsi="Times New Roman" w:cs="Times New Roman"/>
                <w:noProof/>
                <w:webHidden/>
                <w:sz w:val="24"/>
                <w:szCs w:val="24"/>
              </w:rPr>
              <w:fldChar w:fldCharType="end"/>
            </w:r>
          </w:hyperlink>
        </w:p>
        <w:p w14:paraId="01C53936" w14:textId="0FCDCA4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Pr="009E6BE6">
              <w:rPr>
                <w:rStyle w:val="Hipervnculo"/>
                <w:rFonts w:ascii="Times New Roman" w:hAnsi="Times New Roman" w:cs="Times New Roman"/>
                <w:noProof/>
                <w:sz w:val="24"/>
                <w:szCs w:val="24"/>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Fase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1</w:t>
            </w:r>
            <w:r w:rsidRPr="009E6BE6">
              <w:rPr>
                <w:rFonts w:ascii="Times New Roman" w:hAnsi="Times New Roman" w:cs="Times New Roman"/>
                <w:noProof/>
                <w:webHidden/>
                <w:sz w:val="24"/>
                <w:szCs w:val="24"/>
              </w:rPr>
              <w:fldChar w:fldCharType="end"/>
            </w:r>
          </w:hyperlink>
        </w:p>
        <w:p w14:paraId="06307D8D" w14:textId="3A64147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de Prueb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3</w:t>
            </w:r>
            <w:r w:rsidRPr="009E6BE6">
              <w:rPr>
                <w:rFonts w:ascii="Times New Roman" w:hAnsi="Times New Roman" w:cs="Times New Roman"/>
                <w:noProof/>
                <w:webHidden/>
                <w:sz w:val="24"/>
                <w:szCs w:val="24"/>
              </w:rPr>
              <w:fldChar w:fldCharType="end"/>
            </w:r>
          </w:hyperlink>
        </w:p>
        <w:p w14:paraId="0D4D2ECB" w14:textId="3E8B73E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6508DE6D" w14:textId="48B9AAE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2049F17D" w14:textId="1603986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6</w:t>
            </w:r>
            <w:r w:rsidRPr="009E6BE6">
              <w:rPr>
                <w:rFonts w:ascii="Times New Roman" w:hAnsi="Times New Roman" w:cs="Times New Roman"/>
                <w:noProof/>
                <w:webHidden/>
                <w:sz w:val="24"/>
                <w:szCs w:val="24"/>
              </w:rPr>
              <w:fldChar w:fldCharType="end"/>
            </w:r>
          </w:hyperlink>
        </w:p>
        <w:p w14:paraId="4FC21EF4" w14:textId="59B4CF1F"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Pr="009E6BE6">
              <w:rPr>
                <w:rStyle w:val="Hipervnculo"/>
                <w:rFonts w:ascii="Times New Roman" w:hAnsi="Times New Roman" w:cs="Times New Roman"/>
                <w:noProof/>
                <w:sz w:val="24"/>
                <w:szCs w:val="24"/>
              </w:rPr>
              <w:t>Discus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8</w:t>
            </w:r>
            <w:r w:rsidRPr="009E6BE6">
              <w:rPr>
                <w:rFonts w:ascii="Times New Roman" w:hAnsi="Times New Roman" w:cs="Times New Roman"/>
                <w:noProof/>
                <w:webHidden/>
                <w:sz w:val="24"/>
                <w:szCs w:val="24"/>
              </w:rPr>
              <w:fldChar w:fldCharType="end"/>
            </w:r>
          </w:hyperlink>
        </w:p>
        <w:p w14:paraId="652A489C" w14:textId="530ECE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en la 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0</w:t>
            </w:r>
            <w:r w:rsidRPr="009E6BE6">
              <w:rPr>
                <w:rFonts w:ascii="Times New Roman" w:hAnsi="Times New Roman" w:cs="Times New Roman"/>
                <w:noProof/>
                <w:webHidden/>
                <w:sz w:val="24"/>
                <w:szCs w:val="24"/>
              </w:rPr>
              <w:fldChar w:fldCharType="end"/>
            </w:r>
          </w:hyperlink>
        </w:p>
        <w:p w14:paraId="22307DF0" w14:textId="4DC504B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de la fase de prueb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4</w:t>
            </w:r>
            <w:r w:rsidRPr="009E6BE6">
              <w:rPr>
                <w:rFonts w:ascii="Times New Roman" w:hAnsi="Times New Roman" w:cs="Times New Roman"/>
                <w:noProof/>
                <w:webHidden/>
                <w:sz w:val="24"/>
                <w:szCs w:val="24"/>
              </w:rPr>
              <w:fldChar w:fldCharType="end"/>
            </w:r>
          </w:hyperlink>
        </w:p>
        <w:p w14:paraId="395C1DEE" w14:textId="0D402973"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Pr="009E6BE6">
              <w:rPr>
                <w:rStyle w:val="Hipervnculo"/>
                <w:rFonts w:ascii="Times New Roman" w:hAnsi="Times New Roman" w:cs="Times New Roman"/>
                <w:noProof/>
                <w:sz w:val="24"/>
                <w:szCs w:val="24"/>
              </w:rPr>
              <w:t>Conclus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6</w:t>
            </w:r>
            <w:r w:rsidRPr="009E6BE6">
              <w:rPr>
                <w:rFonts w:ascii="Times New Roman" w:hAnsi="Times New Roman" w:cs="Times New Roman"/>
                <w:noProof/>
                <w:webHidden/>
                <w:sz w:val="24"/>
                <w:szCs w:val="24"/>
              </w:rPr>
              <w:fldChar w:fldCharType="end"/>
            </w:r>
          </w:hyperlink>
        </w:p>
        <w:p w14:paraId="1DF500B7" w14:textId="68ABCBE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Pr="009E6BE6">
              <w:rPr>
                <w:rStyle w:val="Hipervnculo"/>
                <w:rFonts w:ascii="Times New Roman" w:hAnsi="Times New Roman" w:cs="Times New Roman"/>
                <w:noProof/>
                <w:sz w:val="24"/>
                <w:szCs w:val="24"/>
              </w:rPr>
              <w:t>Recomendac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7</w:t>
            </w:r>
            <w:r w:rsidRPr="009E6BE6">
              <w:rPr>
                <w:rFonts w:ascii="Times New Roman" w:hAnsi="Times New Roman" w:cs="Times New Roman"/>
                <w:noProof/>
                <w:webHidden/>
                <w:sz w:val="24"/>
                <w:szCs w:val="24"/>
              </w:rPr>
              <w:fldChar w:fldCharType="end"/>
            </w:r>
          </w:hyperlink>
        </w:p>
        <w:p w14:paraId="5B292A5F" w14:textId="4678014A"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Pr="009E6BE6">
              <w:rPr>
                <w:rStyle w:val="Hipervnculo"/>
                <w:rFonts w:ascii="Times New Roman" w:hAnsi="Times New Roman" w:cs="Times New Roman"/>
                <w:noProof/>
                <w:sz w:val="24"/>
                <w:szCs w:val="24"/>
              </w:rPr>
              <w:t>Referencias bibliográf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8</w:t>
            </w:r>
            <w:r w:rsidRPr="009E6BE6">
              <w:rPr>
                <w:rFonts w:ascii="Times New Roman" w:hAnsi="Times New Roman" w:cs="Times New Roman"/>
                <w:noProof/>
                <w:webHidden/>
                <w:sz w:val="24"/>
                <w:szCs w:val="24"/>
              </w:rPr>
              <w:fldChar w:fldCharType="end"/>
            </w:r>
          </w:hyperlink>
        </w:p>
        <w:p w14:paraId="554B59B3" w14:textId="0246DF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Pr="009E6BE6">
              <w:rPr>
                <w:rStyle w:val="Hipervnculo"/>
                <w:rFonts w:ascii="Times New Roman" w:hAnsi="Times New Roman" w:cs="Times New Roman"/>
                <w:noProof/>
                <w:sz w:val="24"/>
                <w:szCs w:val="24"/>
              </w:rPr>
              <w:t>Anex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46BD040A" w14:textId="707F32B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1: Consentimiento Informado del usuario final para realizar entrevistas a profundida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5C50CF92" w14:textId="0410C819"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2: Guía Semi-Estructurada de Entrevista a Profundidad para usuarios finales Nº1</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6</w:t>
            </w:r>
            <w:r w:rsidRPr="009E6BE6">
              <w:rPr>
                <w:rFonts w:ascii="Times New Roman" w:hAnsi="Times New Roman" w:cs="Times New Roman"/>
                <w:noProof/>
                <w:webHidden/>
                <w:sz w:val="24"/>
                <w:szCs w:val="24"/>
              </w:rPr>
              <w:fldChar w:fldCharType="end"/>
            </w:r>
          </w:hyperlink>
        </w:p>
        <w:p w14:paraId="2337E903" w14:textId="21CC86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3: Guía Estructurada de Entrevista a Profundidad para usuarios finales Nº2</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8</w:t>
            </w:r>
            <w:r w:rsidRPr="009E6BE6">
              <w:rPr>
                <w:rFonts w:ascii="Times New Roman" w:hAnsi="Times New Roman" w:cs="Times New Roman"/>
                <w:noProof/>
                <w:webHidden/>
                <w:sz w:val="24"/>
                <w:szCs w:val="24"/>
              </w:rPr>
              <w:fldChar w:fldCharType="end"/>
            </w:r>
          </w:hyperlink>
        </w:p>
        <w:p w14:paraId="32F2CAD1" w14:textId="5678D867"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0</w:t>
            </w:r>
            <w:r w:rsidRPr="009E6BE6">
              <w:rPr>
                <w:rFonts w:ascii="Times New Roman" w:hAnsi="Times New Roman" w:cs="Times New Roman"/>
                <w:noProof/>
                <w:webHidden/>
                <w:sz w:val="24"/>
                <w:szCs w:val="24"/>
              </w:rPr>
              <w:fldChar w:fldCharType="end"/>
            </w:r>
          </w:hyperlink>
        </w:p>
        <w:p w14:paraId="275B8CA5" w14:textId="0E44AEFA"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Pr="009E6BE6">
              <w:rPr>
                <w:rStyle w:val="Hipervnculo"/>
                <w:rFonts w:ascii="Times New Roman" w:hAnsi="Times New Roman" w:cs="Times New Roman"/>
                <w:noProof/>
                <w:sz w:val="24"/>
                <w:szCs w:val="24"/>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 xml:space="preserve">Anexo 5. Muestra de </w:t>
            </w:r>
            <w:r w:rsidRPr="009E6BE6">
              <w:rPr>
                <w:rStyle w:val="Hipervnculo"/>
                <w:rFonts w:ascii="Times New Roman" w:hAnsi="Times New Roman" w:cs="Times New Roman"/>
                <w:noProof/>
                <w:sz w:val="24"/>
                <w:szCs w:val="24"/>
                <w:lang w:val="en-US"/>
              </w:rPr>
              <w:t>Wireframes</w:t>
            </w:r>
            <w:r w:rsidRPr="009E6BE6">
              <w:rPr>
                <w:rStyle w:val="Hipervnculo"/>
                <w:rFonts w:ascii="Times New Roman" w:hAnsi="Times New Roman" w:cs="Times New Roman"/>
                <w:noProof/>
                <w:sz w:val="24"/>
                <w:szCs w:val="24"/>
              </w:rPr>
              <w:t xml:space="preserve"> desarrollados para la etapa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3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1</w:t>
            </w:r>
            <w:r w:rsidRPr="009E6BE6">
              <w:rPr>
                <w:rFonts w:ascii="Times New Roman" w:hAnsi="Times New Roman" w:cs="Times New Roman"/>
                <w:noProof/>
                <w:webHidden/>
                <w:sz w:val="24"/>
                <w:szCs w:val="24"/>
              </w:rPr>
              <w:fldChar w:fldCharType="end"/>
            </w:r>
          </w:hyperlink>
        </w:p>
        <w:p w14:paraId="0704D725" w14:textId="0044DB2C"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5" w:name="_Toc511166269"/>
      <w:r w:rsidRPr="00BA156B">
        <w:lastRenderedPageBreak/>
        <w:t>Listado de Acrónimos</w:t>
      </w:r>
      <w:bookmarkEnd w:id="5"/>
    </w:p>
    <w:p w14:paraId="06A1AB30" w14:textId="77777777" w:rsidR="00EA6485" w:rsidRPr="00BA156B" w:rsidRDefault="00EA6485" w:rsidP="00A80FA0">
      <w:pPr>
        <w:pStyle w:val="Texto"/>
        <w:numPr>
          <w:ilvl w:val="0"/>
          <w:numId w:val="22"/>
        </w:numPr>
      </w:pPr>
      <w:r w:rsidRPr="00BA156B">
        <w:t>IPRESS – Institución Prestadora de Servicios de Salud</w:t>
      </w:r>
    </w:p>
    <w:p w14:paraId="03311467" w14:textId="77777777" w:rsidR="00EA6485" w:rsidRPr="00BA156B" w:rsidRDefault="00EA6485" w:rsidP="00A80FA0">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80FA0">
      <w:pPr>
        <w:pStyle w:val="Texto"/>
        <w:numPr>
          <w:ilvl w:val="0"/>
          <w:numId w:val="22"/>
        </w:numPr>
      </w:pPr>
      <w:r w:rsidRPr="00BA156B">
        <w:t>IAFAS – Institución Administradora de Fondos de Aseguramiento en Salud</w:t>
      </w:r>
    </w:p>
    <w:p w14:paraId="494D618C" w14:textId="77777777" w:rsidR="0038486C" w:rsidRPr="00BA156B" w:rsidRDefault="00EA6485" w:rsidP="00A80FA0">
      <w:pPr>
        <w:pStyle w:val="Texto"/>
        <w:numPr>
          <w:ilvl w:val="0"/>
          <w:numId w:val="22"/>
        </w:numPr>
      </w:pPr>
      <w:r w:rsidRPr="00BA156B">
        <w:t>PAUS – Plataforma de Atención al Usuario</w:t>
      </w:r>
    </w:p>
    <w:p w14:paraId="38A422C6" w14:textId="5F08293D" w:rsidR="00EA6485" w:rsidRPr="00BA156B" w:rsidRDefault="00EA6485" w:rsidP="00A80FA0">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80FA0">
      <w:pPr>
        <w:pStyle w:val="Texto"/>
        <w:numPr>
          <w:ilvl w:val="0"/>
          <w:numId w:val="22"/>
        </w:numPr>
      </w:pPr>
      <w:r w:rsidRPr="00BA156B">
        <w:t>OPS – Organización Panamericana de Salud</w:t>
      </w:r>
    </w:p>
    <w:p w14:paraId="4C31074D" w14:textId="77777777" w:rsidR="00EA6485" w:rsidRPr="00BA156B" w:rsidRDefault="00EA6485" w:rsidP="00A80FA0">
      <w:pPr>
        <w:pStyle w:val="Texto"/>
        <w:numPr>
          <w:ilvl w:val="0"/>
          <w:numId w:val="22"/>
        </w:numPr>
      </w:pPr>
      <w:r w:rsidRPr="00BA156B">
        <w:t>MINSA – Ministerio de Salud del Perú</w:t>
      </w:r>
    </w:p>
    <w:p w14:paraId="0FF1E899" w14:textId="77777777" w:rsidR="0038486C" w:rsidRPr="00BA156B" w:rsidRDefault="0038486C" w:rsidP="00A80FA0">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80FA0">
      <w:pPr>
        <w:pStyle w:val="Texto"/>
        <w:numPr>
          <w:ilvl w:val="0"/>
          <w:numId w:val="22"/>
        </w:numPr>
      </w:pPr>
      <w:r w:rsidRPr="00BA156B">
        <w:t>PIN – Pedido de Intervención</w:t>
      </w:r>
    </w:p>
    <w:p w14:paraId="74744942" w14:textId="77777777" w:rsidR="0038486C" w:rsidRPr="00BA156B" w:rsidRDefault="0038486C" w:rsidP="00A80FA0">
      <w:pPr>
        <w:pStyle w:val="Texto"/>
        <w:numPr>
          <w:ilvl w:val="0"/>
          <w:numId w:val="22"/>
        </w:numPr>
      </w:pPr>
      <w:r w:rsidRPr="00BA156B">
        <w:t xml:space="preserve">UGIPRESS – Instituciones Prestadoras de Servicios de Salud </w:t>
      </w:r>
    </w:p>
    <w:p w14:paraId="2C2B64D6" w14:textId="77777777" w:rsidR="00483492" w:rsidRPr="00BA156B" w:rsidRDefault="00483492" w:rsidP="00A80FA0">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6" w:name="_Toc511166270"/>
      <w:r w:rsidRPr="00625BCC">
        <w:lastRenderedPageBreak/>
        <w:t>Resumen</w:t>
      </w:r>
      <w:bookmarkEnd w:id="6"/>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7" w:name="_Toc511166271"/>
      <w:r w:rsidRPr="00625BCC">
        <w:lastRenderedPageBreak/>
        <w:t>Palabras Clave</w:t>
      </w:r>
      <w:bookmarkEnd w:id="7"/>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pgSz w:w="11900" w:h="16840"/>
          <w:pgMar w:top="1701" w:right="1701" w:bottom="1701" w:left="2268" w:header="708" w:footer="708" w:gutter="0"/>
          <w:cols w:space="708"/>
          <w:titlePg/>
          <w:docGrid w:linePitch="360"/>
        </w:sectPr>
      </w:pPr>
      <w:bookmarkStart w:id="8" w:name="_Toc511166272"/>
    </w:p>
    <w:p w14:paraId="247FA4DC" w14:textId="2E0105FD" w:rsidR="0049325E" w:rsidRPr="00625BCC" w:rsidRDefault="00A12DD0" w:rsidP="00625BCC">
      <w:pPr>
        <w:pStyle w:val="Ttulo1"/>
      </w:pPr>
      <w:r w:rsidRPr="00BA156B">
        <w:lastRenderedPageBreak/>
        <w:t>Introducción</w:t>
      </w:r>
      <w:bookmarkEnd w:id="8"/>
    </w:p>
    <w:p w14:paraId="4FE44EC2" w14:textId="77777777"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D32C56"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5D31DC"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2B7347"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695BCA03"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sistema </w:t>
      </w:r>
      <w:r w:rsidR="007E4000" w:rsidRPr="00BA156B">
        <w:t xml:space="preserve">informático </w:t>
      </w:r>
      <w:r w:rsidR="00D62010" w:rsidRPr="00BA156B">
        <w:lastRenderedPageBreak/>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024075">
        <w:t>opción ó</w:t>
      </w:r>
      <w:r w:rsidR="00465DBE" w:rsidRPr="00BA156B">
        <w:t xml:space="preserve">ptima que permitirá encontrar una solución usable y útil para todos los tipos de usuarios involucrados </w:t>
      </w:r>
      <w:r w:rsidR="00EC2BAF" w:rsidRPr="00BA156B">
        <w:fldChar w:fldCharType="begin" w:fldLock="1"/>
      </w:r>
      <w:r w:rsidR="00D12CF6"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7777777"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Pr="00BA156B" w:rsidRDefault="00E04B5A" w:rsidP="00625BCC">
      <w:pPr>
        <w:pStyle w:val="Texto"/>
      </w:pPr>
      <w:r w:rsidRPr="00BA156B">
        <w:t>SUSALUD</w:t>
      </w:r>
      <w:r w:rsidR="00DC394C" w:rsidRPr="00BA156B">
        <w:t>, como entidad fiscalizadora del sector Salud en el Perú, cuenta con un sistema informático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0" w:name="_Toc511166274"/>
      <w:r w:rsidRPr="00BA156B">
        <w:lastRenderedPageBreak/>
        <w:t>Marco Teórico</w:t>
      </w:r>
      <w:bookmarkEnd w:id="10"/>
    </w:p>
    <w:p w14:paraId="3C1D63EF" w14:textId="77777777" w:rsidR="00562533" w:rsidRPr="00BA156B" w:rsidRDefault="00562533" w:rsidP="009E44F3">
      <w:pPr>
        <w:pStyle w:val="Ttulo2"/>
        <w:rPr>
          <w:lang w:val="es-PE"/>
        </w:rPr>
      </w:pPr>
      <w:bookmarkStart w:id="11" w:name="_Toc511166275"/>
      <w:r w:rsidRPr="00BA156B">
        <w:rPr>
          <w:lang w:val="es-PE"/>
        </w:rPr>
        <w:t>Calidad de Atención al usuario y sistemas de gestión para reclamos en el sector salud</w:t>
      </w:r>
      <w:bookmarkEnd w:id="11"/>
    </w:p>
    <w:p w14:paraId="4E8F8D22" w14:textId="77777777" w:rsidR="00AB21A0" w:rsidRPr="00BA156B" w:rsidRDefault="00AB21A0" w:rsidP="00000899">
      <w:pPr>
        <w:pStyle w:val="Ttulo3"/>
        <w:rPr>
          <w:lang w:val="es-PE"/>
        </w:rPr>
      </w:pPr>
      <w:bookmarkStart w:id="12" w:name="_Toc511166276"/>
      <w:r w:rsidRPr="00BA156B">
        <w:rPr>
          <w:lang w:val="es-PE"/>
        </w:rPr>
        <w:t>Calidad de Atención en Salud al Usuario</w:t>
      </w:r>
      <w:bookmarkEnd w:id="12"/>
    </w:p>
    <w:p w14:paraId="74262BDD" w14:textId="7777777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A90C62"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7777777"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7777777"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3"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3"/>
    </w:p>
    <w:p w14:paraId="3C69BE86" w14:textId="2DB6BCF4"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2B7347"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D12CF6"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2B7347"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567BAFBC"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4" w:name="_Toc511166278"/>
      <w:r w:rsidRPr="00BA156B">
        <w:rPr>
          <w:lang w:val="es-PE"/>
        </w:rPr>
        <w:t>Formas de monitoreo en Perú y el Mundo</w:t>
      </w:r>
      <w:bookmarkEnd w:id="14"/>
    </w:p>
    <w:p w14:paraId="38E8F050" w14:textId="6211A9FE"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7B7445" w:rsidRPr="00BA156B">
        <w:t>.</w:t>
      </w:r>
    </w:p>
    <w:p w14:paraId="5A02499E" w14:textId="5AB36849" w:rsidR="00FC6B75" w:rsidRPr="00BA156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Pr="00BA156B">
        <w:t>. Dejando al monitoreo de reclamos como una forma de monitorear la calidad de atención.</w:t>
      </w:r>
    </w:p>
    <w:p w14:paraId="35F5B341" w14:textId="2FB4B1C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FB3C45" w:rsidRPr="00BA156B">
        <w:t xml:space="preserve">, la cual permite a los usuarios que se encuentren dentro de </w:t>
      </w:r>
      <w:r w:rsidR="00FB3C45" w:rsidRPr="00BA156B">
        <w:lastRenderedPageBreak/>
        <w:t>las instalaciones de la IPRESS, ingresar sus reclamos por un medio digital</w:t>
      </w:r>
      <w:r w:rsidR="000119FC" w:rsidRPr="00BA156B">
        <w:t xml:space="preserve"> en una pantalla táctil interactiva.</w:t>
      </w:r>
    </w:p>
    <w:p w14:paraId="1DC7AE90" w14:textId="42140EE8"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D12CF6"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BA156B">
        <w:fldChar w:fldCharType="separate"/>
      </w:r>
      <w:r w:rsidR="003F29A5" w:rsidRPr="00BA156B">
        <w:rPr>
          <w:noProof/>
        </w:rPr>
        <w:t>(20)</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5" w:name="_Toc511166279"/>
      <w:r w:rsidRPr="00BA156B">
        <w:rPr>
          <w:lang w:val="es-PE"/>
        </w:rPr>
        <w:t>Sistema de gestión de reclamos en el sector salud</w:t>
      </w:r>
      <w:bookmarkEnd w:id="15"/>
    </w:p>
    <w:p w14:paraId="2BC98881" w14:textId="168CB34D"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7E4000"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6CFCAE25"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024075" w:rsidRPr="00BA156B">
        <w:t>negativa,</w:t>
      </w:r>
      <w:r w:rsidRPr="00BA156B">
        <w:t xml:space="preserve"> pero éstos deben ser vistos como oportunidades de mejora y sirven mucho </w:t>
      </w:r>
      <w:r w:rsidRPr="00BA156B">
        <w:lastRenderedPageBreak/>
        <w:t>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2B3CFBB5"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D910EE4"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676A12D3"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w:t>
      </w:r>
      <w:r w:rsidRPr="00BA156B">
        <w:lastRenderedPageBreak/>
        <w:t>de reclamos, su manejo y el uso que se le dé a la información colectada; esos principios son los siguientes</w:t>
      </w:r>
      <w:r w:rsidR="004C0E7C" w:rsidRPr="00BA156B">
        <w:t xml:space="preserve">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lastRenderedPageBreak/>
        <w:t xml:space="preserve">Software comercial de </w:t>
      </w:r>
      <w:r w:rsidR="00B75533" w:rsidRPr="00BD5A50">
        <w:t>Sistema de Gestión de Recl</w:t>
      </w:r>
      <w:r w:rsidR="00BD5A50">
        <w:t xml:space="preserve">amos </w:t>
      </w:r>
    </w:p>
    <w:p w14:paraId="5ABD39A1" w14:textId="77777777"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D12CF6"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C128AA">
        <w:fldChar w:fldCharType="separate"/>
      </w:r>
      <w:r w:rsidR="007B6188" w:rsidRPr="00C128AA">
        <w:t>(17)</w:t>
      </w:r>
      <w:r w:rsidR="00EC2BAF" w:rsidRPr="00C128AA">
        <w:fldChar w:fldCharType="end"/>
      </w:r>
      <w:r w:rsidR="00984134" w:rsidRPr="00C128AA">
        <w:t xml:space="preserve">. </w:t>
      </w:r>
      <w:r w:rsidR="00D963F6" w:rsidRPr="00C128AA">
        <w:t xml:space="preserve"> </w:t>
      </w:r>
    </w:p>
    <w:p w14:paraId="2858ADD5" w14:textId="77777777" w:rsidR="007C273E" w:rsidRPr="00C128AA"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2B7347"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C128AA">
        <w:fldChar w:fldCharType="separate"/>
      </w:r>
      <w:r w:rsidR="00465DBE" w:rsidRPr="00C128AA">
        <w:t>(8)</w:t>
      </w:r>
      <w:r w:rsidR="00EC2BAF" w:rsidRPr="00C128AA">
        <w:fldChar w:fldCharType="end"/>
      </w:r>
      <w:r w:rsidRPr="00C128AA">
        <w:t xml:space="preserve">. </w:t>
      </w:r>
      <w:r w:rsidR="00D963F6" w:rsidRPr="00C128AA">
        <w:t xml:space="preserve">En Estados Unidos se ha demostrado como utilizando un software CRM se puede evitar conflictos y puede promover mejor servicio de atención en salud a los pacientes </w:t>
      </w:r>
      <w:r w:rsidR="00EC2BAF" w:rsidRPr="00C128AA">
        <w:fldChar w:fldCharType="begin" w:fldLock="1"/>
      </w:r>
      <w:r w:rsidR="002B7347"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rsidRPr="00C128AA">
        <w:fldChar w:fldCharType="separate"/>
      </w:r>
      <w:r w:rsidR="003F29A5" w:rsidRPr="00C128AA">
        <w:t>(23)</w:t>
      </w:r>
      <w:r w:rsidR="00EC2BAF" w:rsidRPr="00C128AA">
        <w:fldChar w:fldCharType="end"/>
      </w:r>
      <w:r w:rsidR="00D963F6" w:rsidRPr="00C128AA">
        <w:t>.</w:t>
      </w:r>
    </w:p>
    <w:p w14:paraId="6D117DC6" w14:textId="77777777" w:rsidR="00D963F6" w:rsidRPr="00C128AA"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5312F403" w14:textId="77777777" w:rsidR="00562533" w:rsidRPr="00BA156B" w:rsidRDefault="00562533" w:rsidP="009E44F3">
      <w:pPr>
        <w:pStyle w:val="Ttulo2"/>
        <w:rPr>
          <w:lang w:val="es-PE"/>
        </w:rPr>
      </w:pPr>
      <w:bookmarkStart w:id="16" w:name="_Toc511166280"/>
      <w:r w:rsidRPr="00BA156B">
        <w:rPr>
          <w:lang w:val="es-PE"/>
        </w:rPr>
        <w:lastRenderedPageBreak/>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6"/>
    </w:p>
    <w:p w14:paraId="19280443" w14:textId="77777777" w:rsidR="00B674F0" w:rsidRPr="00BA156B" w:rsidRDefault="00562533" w:rsidP="00465DBE">
      <w:pPr>
        <w:pStyle w:val="Ttulo3"/>
        <w:rPr>
          <w:lang w:val="es-PE"/>
        </w:rPr>
      </w:pPr>
      <w:bookmarkStart w:id="17" w:name="_Toc511166281"/>
      <w:r w:rsidRPr="00BA156B">
        <w:rPr>
          <w:lang w:val="es-PE"/>
        </w:rPr>
        <w:t>Descripción e Importancia</w:t>
      </w:r>
      <w:bookmarkEnd w:id="17"/>
    </w:p>
    <w:p w14:paraId="2F384AC5" w14:textId="77777777"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sistemas </w:t>
      </w:r>
      <w:r w:rsidR="00BA45B9" w:rsidRPr="00BA156B">
        <w:rPr>
          <w:lang w:val="es-PE"/>
        </w:rPr>
        <w:t xml:space="preserve">informáticos con el propósito de hacerlos </w:t>
      </w:r>
      <w:r w:rsidRPr="00BA156B">
        <w:rPr>
          <w:lang w:val="es-PE"/>
        </w:rPr>
        <w:t xml:space="preserve">más usables enfocándose en el uso del sistema y aplicando factores humanos y técnicas de usabilidad </w:t>
      </w:r>
      <w:r w:rsidR="00EC2BAF" w:rsidRPr="00BA156B">
        <w:rPr>
          <w:lang w:val="es-PE"/>
        </w:rPr>
        <w:fldChar w:fldCharType="begin" w:fldLock="1"/>
      </w:r>
      <w:r w:rsidR="00D12CF6"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2B7347"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BA156B">
        <w:rPr>
          <w:lang w:val="es-PE"/>
        </w:rPr>
        <w:fldChar w:fldCharType="separate"/>
      </w:r>
      <w:r w:rsidR="00465DBE" w:rsidRPr="00BA156B">
        <w:rPr>
          <w:noProof/>
          <w:lang w:val="es-PE"/>
        </w:rPr>
        <w:t>(24)</w:t>
      </w:r>
      <w:r w:rsidR="00EC2BAF" w:rsidRPr="00BA156B">
        <w:rPr>
          <w:lang w:val="es-PE"/>
        </w:rPr>
        <w:fldChar w:fldCharType="end"/>
      </w:r>
      <w:r w:rsidRPr="00BA156B">
        <w:rPr>
          <w:lang w:val="es-PE"/>
        </w:rPr>
        <w:t>:</w:t>
      </w:r>
    </w:p>
    <w:p w14:paraId="1D992589" w14:textId="77777777" w:rsidR="00B674F0" w:rsidRPr="00BA156B" w:rsidRDefault="00B674F0" w:rsidP="00A80FA0">
      <w:pPr>
        <w:pStyle w:val="Texto"/>
        <w:numPr>
          <w:ilvl w:val="0"/>
          <w:numId w:val="23"/>
        </w:numPr>
      </w:pPr>
      <w:r w:rsidRPr="00BA156B">
        <w:t>Mejorar el rendimiento de un sistema</w:t>
      </w:r>
      <w:r w:rsidR="00BA45B9" w:rsidRPr="00BA156B">
        <w:t xml:space="preserve"> informático</w:t>
      </w:r>
      <w:r w:rsidR="007B7445" w:rsidRPr="00BA156B">
        <w:t>.</w:t>
      </w:r>
    </w:p>
    <w:p w14:paraId="1741B491" w14:textId="77777777" w:rsidR="00B674F0" w:rsidRPr="00BA156B" w:rsidRDefault="00B674F0" w:rsidP="00A80FA0">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80FA0">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135A757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2B7347"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BA156B">
        <w:fldChar w:fldCharType="separate"/>
      </w:r>
      <w:r w:rsidR="00465DBE" w:rsidRPr="00BA156B">
        <w:rPr>
          <w:noProof/>
        </w:rPr>
        <w:t>(25)</w:t>
      </w:r>
      <w:r w:rsidR="00EC2BAF" w:rsidRPr="00BA156B">
        <w:fldChar w:fldCharType="end"/>
      </w:r>
      <w:r w:rsidR="007B7445" w:rsidRPr="00BA156B">
        <w:t>.</w:t>
      </w:r>
      <w:r w:rsidRPr="00BA156B">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0598B7C" w:rsidR="00B674F0" w:rsidRPr="00C128AA" w:rsidRDefault="00B674F0" w:rsidP="00C128AA">
      <w:pPr>
        <w:pStyle w:val="Texto"/>
      </w:pPr>
      <w:r w:rsidRPr="00BA156B">
        <w:t>Los resultados de un diseño centrado en el usuario se perciben en un sistema altamente usable con las siguientes capacidades</w:t>
      </w:r>
      <w:r w:rsidR="00A9791B" w:rsidRPr="00BA156B">
        <w:t xml:space="preserve"> </w:t>
      </w:r>
      <w:r w:rsidR="00EC2BAF" w:rsidRPr="00BA156B">
        <w:fldChar w:fldCharType="begin" w:fldLock="1"/>
      </w:r>
      <w:r w:rsidR="00D32C56"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sidRPr="00BA156B">
        <w:fldChar w:fldCharType="separate"/>
      </w:r>
      <w:r w:rsidR="00A90C62" w:rsidRPr="00BA156B">
        <w:rPr>
          <w:noProof/>
        </w:rPr>
        <w:t>(26)</w:t>
      </w:r>
      <w:r w:rsidR="00EC2BAF" w:rsidRPr="00BA156B">
        <w:fldChar w:fldCharType="end"/>
      </w:r>
      <w:r w:rsidRPr="00BA156B">
        <w:t>:</w:t>
      </w:r>
    </w:p>
    <w:p w14:paraId="25566DB1" w14:textId="77777777" w:rsidR="00B674F0" w:rsidRPr="00BA156B" w:rsidRDefault="00B674F0" w:rsidP="00A80FA0">
      <w:pPr>
        <w:pStyle w:val="Texto"/>
        <w:numPr>
          <w:ilvl w:val="0"/>
          <w:numId w:val="24"/>
        </w:numPr>
      </w:pPr>
      <w:r w:rsidRPr="00BA156B">
        <w:lastRenderedPageBreak/>
        <w:t>De Aprendizaje: La medida en que un sistema informático puede ser fácilmente aprendido por el usuario</w:t>
      </w:r>
      <w:r w:rsidR="007B7445" w:rsidRPr="00BA156B">
        <w:t>.</w:t>
      </w:r>
    </w:p>
    <w:p w14:paraId="7FBAEDE6" w14:textId="77777777" w:rsidR="00B674F0" w:rsidRPr="00BA156B" w:rsidRDefault="00B674F0" w:rsidP="00A80FA0">
      <w:pPr>
        <w:pStyle w:val="Texto"/>
        <w:numPr>
          <w:ilvl w:val="0"/>
          <w:numId w:val="24"/>
        </w:numPr>
      </w:pPr>
      <w:r w:rsidRPr="00BA156B">
        <w:t>Eficiencia: es la capacidad de uso eficiente, permitiendo alta productividad</w:t>
      </w:r>
      <w:r w:rsidR="007B7445" w:rsidRPr="00BA156B">
        <w:t>.</w:t>
      </w:r>
    </w:p>
    <w:p w14:paraId="41457F26" w14:textId="77777777" w:rsidR="00B674F0" w:rsidRPr="00BA156B" w:rsidRDefault="00B674F0" w:rsidP="00A80FA0">
      <w:pPr>
        <w:pStyle w:val="Texto"/>
        <w:numPr>
          <w:ilvl w:val="0"/>
          <w:numId w:val="24"/>
        </w:numPr>
      </w:pPr>
      <w:r w:rsidRPr="00BA156B">
        <w:t>De Memoria: que se refiera a la facilidad con la que el usuario recuerda el sistema, sin tener que re-aprender cada vez que lo utiliza</w:t>
      </w:r>
      <w:r w:rsidR="007B7445" w:rsidRPr="00BA156B">
        <w:t>.</w:t>
      </w:r>
    </w:p>
    <w:p w14:paraId="222BB28B" w14:textId="77777777" w:rsidR="00B674F0" w:rsidRPr="00BA156B" w:rsidRDefault="00B674F0" w:rsidP="00A80FA0">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733D43DC" w:rsidR="00B674F0" w:rsidRPr="00C128AA" w:rsidRDefault="00B674F0" w:rsidP="00A80FA0">
      <w:pPr>
        <w:pStyle w:val="Texto"/>
        <w:numPr>
          <w:ilvl w:val="0"/>
          <w:numId w:val="24"/>
        </w:numPr>
      </w:pPr>
      <w:r w:rsidRPr="00BA156B">
        <w:t>Satisfacción: que mide que tan placentero es el uso del sistema</w:t>
      </w:r>
      <w:r w:rsidR="007B7445" w:rsidRPr="00BA156B">
        <w:t>.</w:t>
      </w:r>
    </w:p>
    <w:p w14:paraId="110E110F" w14:textId="65595FC5" w:rsidR="00CE40F8" w:rsidRPr="00017896" w:rsidRDefault="00CE40F8" w:rsidP="0001789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00EC2BAF" w:rsidRPr="00BA156B">
        <w:fldChar w:fldCharType="begin" w:fldLock="1"/>
      </w:r>
      <w:r w:rsidR="002B7347"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sidRPr="00BA156B">
        <w:fldChar w:fldCharType="separate"/>
      </w:r>
      <w:r w:rsidR="00A90C62" w:rsidRPr="00BA156B">
        <w:rPr>
          <w:noProof/>
        </w:rPr>
        <w:t>(27)</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8" w:name="_Toc511166282"/>
      <w:r w:rsidRPr="00BA156B">
        <w:rPr>
          <w:lang w:val="es-PE"/>
        </w:rPr>
        <w:t>Metodología</w:t>
      </w:r>
      <w:r w:rsidR="002553D9" w:rsidRPr="00BA156B">
        <w:rPr>
          <w:lang w:val="es-PE"/>
        </w:rPr>
        <w:t xml:space="preserve"> del diseño centrado en el usuario</w:t>
      </w:r>
      <w:bookmarkEnd w:id="18"/>
    </w:p>
    <w:p w14:paraId="19B57AF8" w14:textId="30BBE601"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80FA0">
      <w:pPr>
        <w:pStyle w:val="Ttulo4"/>
        <w:numPr>
          <w:ilvl w:val="0"/>
          <w:numId w:val="15"/>
        </w:numPr>
      </w:pPr>
      <w:r w:rsidRPr="007046F5">
        <w:t>Análisis</w:t>
      </w:r>
      <w:r w:rsidR="00D62806" w:rsidRPr="007046F5">
        <w:t xml:space="preserve"> o fase exploratoria</w:t>
      </w:r>
      <w:r w:rsidRPr="00BA156B">
        <w:t xml:space="preserve">: </w:t>
      </w:r>
    </w:p>
    <w:p w14:paraId="623B3723" w14:textId="1D29360B" w:rsidR="00B674F0" w:rsidRPr="00BA156B" w:rsidRDefault="00B674F0" w:rsidP="007046F5">
      <w:pPr>
        <w:pStyle w:val="Texto"/>
      </w:pPr>
      <w:r w:rsidRPr="00BA156B">
        <w:t>Se recopila información sobre el contexto de uso y los requerimientos específicos para el sistema</w:t>
      </w:r>
      <w:r w:rsidR="007B7445" w:rsidRPr="00BA156B">
        <w:t>.</w:t>
      </w:r>
      <w:r w:rsidRPr="00BA156B">
        <w:t xml:space="preserve"> Tiene a su vez 3 componentes:</w:t>
      </w:r>
    </w:p>
    <w:p w14:paraId="14BF18A7" w14:textId="77777777" w:rsidR="00B674F0" w:rsidRPr="00466892" w:rsidRDefault="00B674F0" w:rsidP="00A80FA0">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14:paraId="02217778" w14:textId="77777777" w:rsidR="00B674F0" w:rsidRPr="00BA156B" w:rsidRDefault="00B674F0" w:rsidP="00A80FA0">
      <w:pPr>
        <w:pStyle w:val="Texto"/>
        <w:numPr>
          <w:ilvl w:val="3"/>
          <w:numId w:val="17"/>
        </w:numPr>
      </w:pPr>
      <w:r w:rsidRPr="00BA156B">
        <w:t>Objetivos corporativos</w:t>
      </w:r>
      <w:r w:rsidR="007B7445" w:rsidRPr="00BA156B">
        <w:t>.</w:t>
      </w:r>
    </w:p>
    <w:p w14:paraId="58F0DDEE" w14:textId="77777777" w:rsidR="00B674F0" w:rsidRPr="00BA156B" w:rsidRDefault="00B674F0" w:rsidP="00A80FA0">
      <w:pPr>
        <w:pStyle w:val="Texto"/>
        <w:numPr>
          <w:ilvl w:val="3"/>
          <w:numId w:val="17"/>
        </w:numPr>
      </w:pPr>
      <w:r w:rsidRPr="00BA156B">
        <w:t>Requerimientos corporativos</w:t>
      </w:r>
      <w:r w:rsidR="007B7445" w:rsidRPr="00BA156B">
        <w:t>.</w:t>
      </w:r>
    </w:p>
    <w:p w14:paraId="2B7EDB2A" w14:textId="77777777" w:rsidR="00B674F0" w:rsidRPr="00BA156B" w:rsidRDefault="00B674F0" w:rsidP="00A80FA0">
      <w:pPr>
        <w:pStyle w:val="Texto"/>
        <w:numPr>
          <w:ilvl w:val="3"/>
          <w:numId w:val="17"/>
        </w:numPr>
      </w:pPr>
      <w:r w:rsidRPr="00BA156B">
        <w:t xml:space="preserve">Imagen que la </w:t>
      </w:r>
      <w:r w:rsidR="00E65793" w:rsidRPr="00BA156B">
        <w:t xml:space="preserve">institución </w:t>
      </w:r>
      <w:r w:rsidRPr="00BA156B">
        <w:t>desea proyectar a través del sistema</w:t>
      </w:r>
      <w:r w:rsidR="007B7445" w:rsidRPr="00BA156B">
        <w:t>.</w:t>
      </w:r>
    </w:p>
    <w:p w14:paraId="3CAAB3B9" w14:textId="77777777" w:rsidR="00B674F0" w:rsidRPr="00BA156B" w:rsidRDefault="00B674F0" w:rsidP="00A80FA0">
      <w:pPr>
        <w:pStyle w:val="Texto"/>
        <w:numPr>
          <w:ilvl w:val="3"/>
          <w:numId w:val="17"/>
        </w:numPr>
      </w:pPr>
      <w:r w:rsidRPr="00BA156B">
        <w:t>Desafíos y Limitaciones que enfrentará el sistema</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80FA0">
      <w:pPr>
        <w:pStyle w:val="Texto"/>
        <w:numPr>
          <w:ilvl w:val="0"/>
          <w:numId w:val="18"/>
        </w:numPr>
      </w:pPr>
      <w:r w:rsidRPr="00BA156B">
        <w:t>Usuarios finales</w:t>
      </w:r>
      <w:r w:rsidR="007B7445" w:rsidRPr="00BA156B">
        <w:t>.</w:t>
      </w:r>
    </w:p>
    <w:p w14:paraId="6E53B712" w14:textId="77777777" w:rsidR="00B674F0" w:rsidRPr="00BA156B" w:rsidRDefault="00B674F0" w:rsidP="00A80FA0">
      <w:pPr>
        <w:pStyle w:val="Texto"/>
        <w:numPr>
          <w:ilvl w:val="0"/>
          <w:numId w:val="18"/>
        </w:numPr>
      </w:pPr>
      <w:r w:rsidRPr="00BA156B">
        <w:t>Objetivos de los usuarios finales en el sistema</w:t>
      </w:r>
      <w:r w:rsidR="007B7445" w:rsidRPr="00BA156B">
        <w:t>.</w:t>
      </w:r>
    </w:p>
    <w:p w14:paraId="1CA33144" w14:textId="77777777" w:rsidR="00B674F0" w:rsidRPr="00BA156B" w:rsidRDefault="00B674F0" w:rsidP="00A80FA0">
      <w:pPr>
        <w:pStyle w:val="Texto"/>
        <w:numPr>
          <w:ilvl w:val="0"/>
          <w:numId w:val="18"/>
        </w:numPr>
      </w:pPr>
      <w:r w:rsidRPr="00BA156B">
        <w:t>Conocimientos previos, experiencia y entorno de los usuarios</w:t>
      </w:r>
    </w:p>
    <w:p w14:paraId="3BA5BDC4" w14:textId="77777777" w:rsidR="00B674F0" w:rsidRPr="00BA156B" w:rsidRDefault="00B674F0" w:rsidP="00466892">
      <w:pPr>
        <w:pStyle w:val="Ttulo5"/>
        <w:rPr>
          <w:lang w:val="es-PE"/>
        </w:rPr>
      </w:pPr>
      <w:r w:rsidRPr="00BA156B">
        <w:rPr>
          <w:lang w:val="es-PE"/>
        </w:rPr>
        <w:t>Análisis del sistema:</w:t>
      </w:r>
    </w:p>
    <w:p w14:paraId="606DEDA8" w14:textId="77777777" w:rsidR="00B674F0" w:rsidRPr="00BA156B" w:rsidRDefault="00B674F0" w:rsidP="00A80FA0">
      <w:pPr>
        <w:pStyle w:val="Texto"/>
        <w:numPr>
          <w:ilvl w:val="0"/>
          <w:numId w:val="19"/>
        </w:numPr>
      </w:pPr>
      <w:r w:rsidRPr="00BA156B">
        <w:t>Arquitectura de la Informaci</w:t>
      </w:r>
      <w:r w:rsidR="00D62806" w:rsidRPr="00BA156B">
        <w:t>ón: Identificar el contenido en el</w:t>
      </w:r>
      <w:r w:rsidRPr="00BA156B">
        <w:t xml:space="preserve"> sistema, su agrupación y jerarquía</w:t>
      </w:r>
      <w:r w:rsidR="007B7445" w:rsidRPr="00BA156B">
        <w:t>.</w:t>
      </w:r>
    </w:p>
    <w:p w14:paraId="4DD44390" w14:textId="724DF77F" w:rsidR="00107D89" w:rsidRPr="00017896" w:rsidRDefault="00B674F0" w:rsidP="00A80FA0">
      <w:pPr>
        <w:pStyle w:val="Texto"/>
        <w:numPr>
          <w:ilvl w:val="0"/>
          <w:numId w:val="19"/>
        </w:numPr>
      </w:pPr>
      <w:r w:rsidRPr="00BA156B">
        <w:t>Flujo: Identificar el flujo que tendrá el sistema</w:t>
      </w:r>
      <w:r w:rsidR="007B7445" w:rsidRPr="00BA156B">
        <w:t>.</w:t>
      </w:r>
      <w:r w:rsidRPr="00BA156B">
        <w:t xml:space="preserve"> Es decir, </w:t>
      </w:r>
      <w:r w:rsidR="00107D89" w:rsidRPr="00BA156B">
        <w:t>cuál</w:t>
      </w:r>
      <w:r w:rsidRPr="00BA156B">
        <w:t xml:space="preserve"> será el orden de las pantallas que verá el usuario final cuando utilice el sistema</w:t>
      </w:r>
      <w:r w:rsidR="007B7445" w:rsidRPr="00BA156B">
        <w:t>.</w:t>
      </w:r>
    </w:p>
    <w:p w14:paraId="20E6A333" w14:textId="77777777" w:rsidR="00466892" w:rsidRDefault="00B674F0" w:rsidP="00466892">
      <w:pPr>
        <w:pStyle w:val="Ttulo4"/>
      </w:pPr>
      <w:r w:rsidRPr="00BA156B">
        <w:lastRenderedPageBreak/>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80FA0">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100B0E2D" w:rsidR="00B674F0" w:rsidRPr="00BA156B" w:rsidRDefault="00B674F0" w:rsidP="00466892">
      <w:pPr>
        <w:pStyle w:val="Texto"/>
      </w:pPr>
      <w:r w:rsidRPr="00BA156B">
        <w:t>Se utiliza para la diagramación del sistema,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160297">
        <w:t>Mockup</w:t>
      </w:r>
      <w:r w:rsidRPr="00BA156B">
        <w:t xml:space="preserve">): </w:t>
      </w:r>
    </w:p>
    <w:p w14:paraId="197ACFB0" w14:textId="1A1EED1C"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sistema</w:t>
      </w:r>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1D962BD3"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80FA0">
      <w:pPr>
        <w:pStyle w:val="Ttulo5"/>
        <w:numPr>
          <w:ilvl w:val="0"/>
          <w:numId w:val="21"/>
        </w:numPr>
      </w:pPr>
      <w:r w:rsidRPr="00BA156B">
        <w:lastRenderedPageBreak/>
        <w:t xml:space="preserve">Evaluación </w:t>
      </w:r>
      <w:r w:rsidR="00B137E1" w:rsidRPr="00BA156B">
        <w:t>Heurística</w:t>
      </w:r>
      <w:r w:rsidRPr="00BA156B">
        <w:t xml:space="preserve">: </w:t>
      </w:r>
    </w:p>
    <w:p w14:paraId="69CA09BC" w14:textId="759C2DE3"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D32C56"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BA156B">
        <w:fldChar w:fldCharType="separate"/>
      </w:r>
      <w:r w:rsidR="00A90C62" w:rsidRPr="00BA156B">
        <w:rPr>
          <w:noProof/>
        </w:rPr>
        <w:t>(28)</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671DE45"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sistema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sistema y se recogen percepciones y opiniones del usuario</w:t>
      </w:r>
      <w:r w:rsidR="007B7445" w:rsidRPr="00BA156B">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9" w:name="_Toc511166283"/>
      <w:r w:rsidRPr="00BA156B">
        <w:rPr>
          <w:lang w:val="es-PE"/>
        </w:rPr>
        <w:t>Diseño centrado en el usuario en el sector salud: Importancia</w:t>
      </w:r>
      <w:bookmarkEnd w:id="19"/>
    </w:p>
    <w:p w14:paraId="7FBC53FB" w14:textId="4161FD25"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BA156B">
        <w:fldChar w:fldCharType="begin" w:fldLock="1"/>
      </w:r>
      <w:r w:rsidR="00D32C56"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BA156B">
        <w:fldChar w:fldCharType="separate"/>
      </w:r>
      <w:r w:rsidR="00A90C62" w:rsidRPr="00BA156B">
        <w:rPr>
          <w:noProof/>
        </w:rPr>
        <w:t>(29)</w:t>
      </w:r>
      <w:r w:rsidR="00EC2BAF" w:rsidRPr="00BA156B">
        <w:fldChar w:fldCharType="end"/>
      </w:r>
      <w:r w:rsidR="007B7445" w:rsidRPr="00BA156B">
        <w:t>.</w:t>
      </w:r>
      <w:r w:rsidRPr="00BA156B">
        <w:t xml:space="preserve"> Sin el uso de esta </w:t>
      </w:r>
      <w:r w:rsidR="00B05607" w:rsidRPr="00BA156B">
        <w:t>metodología</w:t>
      </w:r>
      <w:r w:rsidR="00B674F0" w:rsidRPr="00BA156B">
        <w:t>, no se puede garantizar que un sistema 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32C56"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BA156B">
        <w:fldChar w:fldCharType="separate"/>
      </w:r>
      <w:r w:rsidR="00A90C62" w:rsidRPr="00BA156B">
        <w:rPr>
          <w:noProof/>
        </w:rPr>
        <w:t>(30)</w:t>
      </w:r>
      <w:r w:rsidR="00EC2BAF" w:rsidRPr="00BA156B">
        <w:fldChar w:fldCharType="end"/>
      </w:r>
      <w:r w:rsidR="00B674F0" w:rsidRPr="00BA156B">
        <w:t xml:space="preserve">, </w:t>
      </w:r>
      <w:r w:rsidR="00B674F0" w:rsidRPr="00BA156B">
        <w:lastRenderedPageBreak/>
        <w:t xml:space="preserve">asegurando su funcionalidad y aumentando la probabilidad de conseguir los resultados esper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007B7445" w:rsidRPr="00BA156B">
        <w:t>.</w:t>
      </w:r>
      <w:r w:rsidR="00B674F0" w:rsidRPr="00BA156B">
        <w:t xml:space="preserve"> </w:t>
      </w:r>
    </w:p>
    <w:p w14:paraId="40B47E81" w14:textId="673950AD"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20"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
    </w:p>
    <w:p w14:paraId="4B2A88ED" w14:textId="77777777" w:rsidR="00262D6E" w:rsidRPr="00BA156B" w:rsidRDefault="00262D6E" w:rsidP="004F4C96">
      <w:pPr>
        <w:pStyle w:val="Ttulo3"/>
        <w:rPr>
          <w:lang w:val="es-PE"/>
        </w:rPr>
      </w:pPr>
      <w:bookmarkStart w:id="21" w:name="_Toc511166285"/>
      <w:r w:rsidRPr="00BA156B">
        <w:rPr>
          <w:lang w:val="es-PE"/>
        </w:rPr>
        <w:t>D</w:t>
      </w:r>
      <w:r w:rsidR="00562533" w:rsidRPr="00BA156B">
        <w:rPr>
          <w:lang w:val="es-PE"/>
        </w:rPr>
        <w:t>escripción</w:t>
      </w:r>
      <w:bookmarkEnd w:id="21"/>
    </w:p>
    <w:p w14:paraId="0F14FA91" w14:textId="1CD8EDB1"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32C56"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sidRPr="00BA156B">
        <w:fldChar w:fldCharType="separate"/>
      </w:r>
      <w:r w:rsidR="00A90C62" w:rsidRPr="00BA156B">
        <w:rPr>
          <w:noProof/>
        </w:rPr>
        <w:t>(32)</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80FA0">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80FA0">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80FA0">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80FA0">
      <w:pPr>
        <w:pStyle w:val="Texto"/>
        <w:numPr>
          <w:ilvl w:val="0"/>
          <w:numId w:val="25"/>
        </w:numPr>
      </w:pPr>
      <w:r w:rsidRPr="00BA156B">
        <w:t>Investigación y Desarrollo, por medio de sistemas de información</w:t>
      </w:r>
      <w:r w:rsidR="007B7445" w:rsidRPr="00BA156B">
        <w:t>.</w:t>
      </w:r>
    </w:p>
    <w:p w14:paraId="06D2B0AC" w14:textId="023192DD" w:rsidR="00652560" w:rsidRPr="00017896" w:rsidRDefault="00CC65BF" w:rsidP="00017896">
      <w:pPr>
        <w:pStyle w:val="Texto"/>
      </w:pPr>
      <w:r w:rsidRPr="00BA156B">
        <w:lastRenderedPageBreak/>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7B7445" w:rsidRPr="00BA156B">
        <w:t>.</w:t>
      </w:r>
    </w:p>
    <w:p w14:paraId="63B1E8BB" w14:textId="1E149A18"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167787" w:rsidRPr="00BA156B">
        <w:t xml:space="preserve">, al 1 de </w:t>
      </w:r>
      <w:r w:rsidR="00024075" w:rsidRPr="00BA156B">
        <w:t>enero</w:t>
      </w:r>
      <w:r w:rsidR="00167787" w:rsidRPr="00BA156B">
        <w:t xml:space="preserve">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32C56"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BA156B">
        <w:fldChar w:fldCharType="separate"/>
      </w:r>
      <w:r w:rsidR="00A90C62" w:rsidRPr="00BA156B">
        <w:rPr>
          <w:noProof/>
        </w:rPr>
        <w:t>(34)</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
    </w:p>
    <w:p w14:paraId="2668E4B8" w14:textId="2E7E236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Pr="00BA156B">
        <w:t xml:space="preserve"> con el cual se espera obtener una retroalimentación de parte de los ciudadanos sobre la calidad de los servicios de salud brindados en diversas partes del Perú, dentro d</w:t>
      </w:r>
      <w:r w:rsidR="009B63B8" w:rsidRPr="00BA156B">
        <w:t>e este sistema se manejan tres</w:t>
      </w:r>
      <w:r w:rsidRPr="00BA156B">
        <w:t xml:space="preserve"> tipos diferentes de solicitudes</w:t>
      </w:r>
      <w:r w:rsidR="002A64C2"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w:t>
      </w:r>
    </w:p>
    <w:p w14:paraId="211B288F" w14:textId="77777777" w:rsidR="00376FA3" w:rsidRPr="00BA156B" w:rsidRDefault="00376FA3" w:rsidP="00A80FA0">
      <w:pPr>
        <w:pStyle w:val="Texto"/>
        <w:numPr>
          <w:ilvl w:val="0"/>
          <w:numId w:val="26"/>
        </w:numPr>
      </w:pPr>
      <w:r w:rsidRPr="00BA156B">
        <w:t>Consultas</w:t>
      </w:r>
    </w:p>
    <w:p w14:paraId="29EFB4E4" w14:textId="77777777" w:rsidR="00376FA3" w:rsidRPr="00BA156B" w:rsidRDefault="00376FA3" w:rsidP="00A80FA0">
      <w:pPr>
        <w:pStyle w:val="Texto"/>
        <w:numPr>
          <w:ilvl w:val="0"/>
          <w:numId w:val="26"/>
        </w:numPr>
      </w:pPr>
      <w:r w:rsidRPr="00BA156B">
        <w:t>Pedido de Intervención (PIN)</w:t>
      </w:r>
    </w:p>
    <w:p w14:paraId="247E55BB" w14:textId="0904DBBE" w:rsidR="00376FA3" w:rsidRPr="00017896" w:rsidRDefault="00376FA3" w:rsidP="00A80FA0">
      <w:pPr>
        <w:pStyle w:val="Texto"/>
        <w:numPr>
          <w:ilvl w:val="0"/>
          <w:numId w:val="26"/>
        </w:numPr>
      </w:pPr>
      <w:r w:rsidRPr="00BA156B">
        <w:t>Quejas</w:t>
      </w:r>
    </w:p>
    <w:p w14:paraId="5C6EF2E2" w14:textId="1A6EB283" w:rsidR="008D2441" w:rsidRPr="00017896" w:rsidRDefault="00376FA3" w:rsidP="00017896">
      <w:pPr>
        <w:pStyle w:val="Texto"/>
      </w:pPr>
      <w:r w:rsidRPr="00BA156B">
        <w:t xml:space="preserve">Estas solicitudes pueden ser ingresadas al sistema 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 </w:t>
      </w:r>
      <w:r w:rsidRPr="00BA156B">
        <w:t xml:space="preserve">un sistema </w:t>
      </w:r>
      <w:r w:rsidR="0063349C" w:rsidRPr="00BA156B">
        <w:t xml:space="preserve">en su página </w:t>
      </w:r>
      <w:r w:rsidRPr="00BA156B">
        <w:t xml:space="preserve">web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lastRenderedPageBreak/>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32C56"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BA156B">
        <w:fldChar w:fldCharType="separate"/>
      </w:r>
      <w:r w:rsidR="00A90C62" w:rsidRPr="00BA156B">
        <w:rPr>
          <w:noProof/>
        </w:rPr>
        <w:t>(37)</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32C56"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BA156B">
        <w:fldChar w:fldCharType="separate"/>
      </w:r>
      <w:r w:rsidR="00A90C62" w:rsidRPr="00BA156B">
        <w:rPr>
          <w:noProof/>
        </w:rPr>
        <w:t>(38)</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el sistema de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3250D39"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p>
    <w:p w14:paraId="6959A8B9" w14:textId="07983FCA" w:rsidR="004220C8" w:rsidRPr="00017896" w:rsidRDefault="00CD231B" w:rsidP="00017896">
      <w:pPr>
        <w:pStyle w:val="Texto"/>
      </w:pPr>
      <w:r w:rsidRPr="00BA156B">
        <w:t>Una nueva herramienta 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w:t>
      </w:r>
      <w:r w:rsidR="000113B0" w:rsidRPr="00BA156B">
        <w:lastRenderedPageBreak/>
        <w:t xml:space="preserve">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974A68" w:rsidRPr="00BA156B">
        <w:t>una opción aun no desarrollada, mostrando el ro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se encuentra desorganizada y en ciertas partes esta desactualizada</w:t>
      </w:r>
      <w:r w:rsidR="000113B0" w:rsidRPr="00BA156B">
        <w:t xml:space="preserve"> </w:t>
      </w:r>
      <w:r w:rsidR="00EC2BAF" w:rsidRPr="00BA156B">
        <w:fldChar w:fldCharType="begin" w:fldLock="1"/>
      </w:r>
      <w:r w:rsidR="00D32C56"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sidRPr="00BA156B">
        <w:fldChar w:fldCharType="separate"/>
      </w:r>
      <w:r w:rsidR="00A90C62" w:rsidRPr="00BA156B">
        <w:rPr>
          <w:noProof/>
        </w:rPr>
        <w:t>(39)</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
    </w:p>
    <w:p w14:paraId="35743F54" w14:textId="38083FB5"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w:t>
      </w:r>
      <w:r w:rsidR="008626EB" w:rsidRPr="00BA156B">
        <w:lastRenderedPageBreak/>
        <w:t>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6BF875E7"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C60E77"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5D0001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673ED7" w:rsidRPr="00BA156B">
        <w:t xml:space="preserve">el termino de Queja es reemplazado por el termino Denuncia.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 xml:space="preserve">hacia IPRESS donde </w:t>
      </w:r>
      <w:r w:rsidR="001325DD" w:rsidRPr="00BA156B">
        <w:lastRenderedPageBreak/>
        <w:t>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32C56"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sidRPr="00BA156B">
        <w:fldChar w:fldCharType="separate"/>
      </w:r>
      <w:r w:rsidR="00A90C62" w:rsidRPr="00BA156B">
        <w:rPr>
          <w:noProof/>
        </w:rPr>
        <w:t>(40)</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4"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4"/>
    </w:p>
    <w:p w14:paraId="15F5DE3E" w14:textId="07A0AF8E"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2B7347"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sidRPr="00BA156B">
        <w:fldChar w:fldCharType="separate"/>
      </w:r>
      <w:r w:rsidR="00A90C62" w:rsidRPr="00BA156B">
        <w:rPr>
          <w:noProof/>
        </w:rPr>
        <w:t>(41)</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n muchas categorías lo cual hacia complejo su uso.</w:t>
      </w:r>
    </w:p>
    <w:p w14:paraId="19BB10AB" w14:textId="3A7B805A"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xml:space="preserve"> variaron considerablemente en el número de solicitudes presentadas en los últimos años, llegando a mostrar que en el año 2015 solo hubo 6 </w:t>
      </w:r>
      <w:r w:rsidRPr="00BA156B">
        <w:lastRenderedPageBreak/>
        <w:t xml:space="preserve">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sistema informático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sistema informático</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2EF7C527"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 y se encontraron datos que genera</w:t>
      </w:r>
      <w:r w:rsidR="004053C8" w:rsidRPr="00BA156B">
        <w:t>ba</w:t>
      </w:r>
      <w:r w:rsidRPr="00BA156B">
        <w:t>n duda. Por ejemplo, se encontró que detallan solicitudes presentadas en el año 2015 con estado “En Tra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5" w:name="_Toc511166289"/>
      <w:r w:rsidRPr="00BA156B">
        <w:rPr>
          <w:lang w:val="es-PE"/>
        </w:rPr>
        <w:t>Oportunidades de Mejora</w:t>
      </w:r>
      <w:bookmarkEnd w:id="25"/>
    </w:p>
    <w:p w14:paraId="74223F1D" w14:textId="72533571"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sistema teniendo en cuenta tanto las necesidades de los asegurados como la de las IPRESS y SUSALUD</w:t>
      </w:r>
      <w:r w:rsidR="007B7445" w:rsidRPr="00BA156B">
        <w:t>.</w:t>
      </w:r>
      <w:r w:rsidR="00562533" w:rsidRPr="00BA156B">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sis</w:t>
      </w:r>
      <w:r w:rsidRPr="00BA156B">
        <w:t xml:space="preserve">tema se mejoraría el alcance de la información proveniente en los reclamos y </w:t>
      </w:r>
      <w:r w:rsidRPr="00BA156B">
        <w:lastRenderedPageBreak/>
        <w:t>podría manejarse de una forma que permita proponer proyectos de mejora para el sistema de salud del Perú.</w:t>
      </w:r>
    </w:p>
    <w:p w14:paraId="60DC36F1" w14:textId="77777777" w:rsidR="00B674F0" w:rsidRPr="00BA156B" w:rsidRDefault="00B674F0" w:rsidP="004053C8">
      <w:pPr>
        <w:pStyle w:val="Ttulo3"/>
        <w:rPr>
          <w:lang w:val="es-PE"/>
        </w:rPr>
      </w:pPr>
      <w:bookmarkStart w:id="26" w:name="_Toc511166290"/>
      <w:r w:rsidRPr="00BA156B">
        <w:rPr>
          <w:lang w:val="es-PE"/>
        </w:rPr>
        <w:t>Diseño centrado en el usuario en el sector Salud en Perú</w:t>
      </w:r>
      <w:bookmarkEnd w:id="26"/>
    </w:p>
    <w:p w14:paraId="2C456423" w14:textId="4B068B6C"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los </w:t>
      </w:r>
      <w:r w:rsidR="00B419AD" w:rsidRPr="00BA156B">
        <w:t>empleado</w:t>
      </w:r>
      <w:r w:rsidR="00024075">
        <w:t>s</w:t>
      </w:r>
      <w:r w:rsidRPr="00BA156B">
        <w:t xml:space="preserve"> podrían </w:t>
      </w:r>
      <w:r w:rsidR="00B419AD" w:rsidRPr="00BA156B">
        <w:t>perjudicarse en su trabajo o incluso perderlo</w:t>
      </w:r>
      <w:r w:rsidR="007B7445" w:rsidRPr="00BA156B">
        <w:t>.</w:t>
      </w:r>
      <w:r w:rsidRPr="00BA156B">
        <w:t xml:space="preserve"> Es por esto que la implementación de nuevos sistemas para la mejora de procesos es limitada ya que los pocos sistemas que llegan a implementarse, no llegan a ser aprovechados en su totalidad</w:t>
      </w:r>
      <w:r w:rsidR="007B7445" w:rsidRPr="00BA156B">
        <w:t>.</w:t>
      </w:r>
      <w:r w:rsidR="00302C59" w:rsidRPr="00BA156B">
        <w:t xml:space="preserve"> Seguir los enfoques de </w:t>
      </w:r>
      <w:r w:rsidRPr="00BA156B">
        <w:t>UCD podría marcar una diferencia significativa en la adopción de sistemas informáticos en el sector salud, tanto en sistemas clínicos como en sistemas de gestión de diversos recursos</w:t>
      </w:r>
      <w:r w:rsidR="007B7445" w:rsidRPr="00BA156B">
        <w:t>.</w:t>
      </w:r>
      <w:r w:rsidRPr="00BA156B">
        <w:t xml:space="preserve"> El uso de estos enfoques se ve limitado debido a que no se </w:t>
      </w:r>
      <w:r w:rsidR="00024075" w:rsidRPr="00BA156B">
        <w:t>les</w:t>
      </w:r>
      <w:r w:rsidRPr="00BA156B">
        <w:t xml:space="preserve"> da la importancia necesaria a las pruebas de aplicativos con usuarios, a la falta de tiempo y recursos en la implementación de dic</w:t>
      </w:r>
      <w:r w:rsidR="00302C59" w:rsidRPr="00BA156B">
        <w:t>hos sistemas, falta de experiencia</w:t>
      </w:r>
      <w:r w:rsidRPr="00BA156B">
        <w:t xml:space="preserve"> en dichos enfoques y principalmente, la idea de que un sistema solo debe desarrollarse para cumplir los objetivos de la empresa y </w:t>
      </w:r>
      <w:r w:rsidR="00024075" w:rsidRPr="00BA156B">
        <w:t>no darles</w:t>
      </w:r>
      <w:r w:rsidRPr="00BA156B">
        <w:t xml:space="preserve"> valor a las apreciaciones de los usuarios finales</w:t>
      </w:r>
      <w:r w:rsidR="007B7445" w:rsidRPr="00BA156B">
        <w:t>.</w:t>
      </w:r>
    </w:p>
    <w:p w14:paraId="39665754" w14:textId="07545E11" w:rsidR="0023033B" w:rsidRPr="000538FD" w:rsidRDefault="00A12DD0" w:rsidP="000538FD">
      <w:pPr>
        <w:pStyle w:val="Ttulo1"/>
      </w:pPr>
      <w:bookmarkStart w:id="27" w:name="_Toc511166291"/>
      <w:r w:rsidRPr="00BA156B">
        <w:lastRenderedPageBreak/>
        <w:t>Justificación del estudio</w:t>
      </w:r>
      <w:bookmarkEnd w:id="27"/>
    </w:p>
    <w:p w14:paraId="40E406DF" w14:textId="4AA95564" w:rsidR="00736B17" w:rsidRPr="000538FD" w:rsidRDefault="00D12CF6" w:rsidP="000538FD">
      <w:pPr>
        <w:pStyle w:val="Texto"/>
      </w:pPr>
      <w:r w:rsidRPr="00BA156B">
        <w:t xml:space="preserve">Bajo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sistema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CE1173"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sistemas independientes que realicen estas funciones, </w:t>
      </w:r>
      <w:r w:rsidR="00C60E77" w:rsidRPr="00BA156B">
        <w:t xml:space="preserve">ya que </w:t>
      </w:r>
      <w:r w:rsidR="00CE1173" w:rsidRPr="00BA156B">
        <w:t>no sería tan efectivo como un solo sistema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ste sistema 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77777777" w:rsidR="00D12CF6" w:rsidRPr="00BA156B" w:rsidRDefault="00736B17" w:rsidP="000538FD">
      <w:pPr>
        <w:pStyle w:val="Texto"/>
      </w:pPr>
      <w:r w:rsidRPr="00BA156B">
        <w:t>Pa</w:t>
      </w:r>
      <w:r w:rsidR="00FB540C" w:rsidRPr="00BA156B">
        <w:t>ra el diseño de este sistema</w:t>
      </w:r>
      <w:r w:rsidRPr="00BA156B">
        <w:t xml:space="preserve"> se escogió la metodología del </w:t>
      </w:r>
      <w:r w:rsidR="007A54FF" w:rsidRPr="00BA156B">
        <w:t>UCD</w:t>
      </w:r>
      <w:r w:rsidR="00520AF5" w:rsidRPr="00BA156B">
        <w:t xml:space="preserve"> </w:t>
      </w:r>
      <w:r w:rsidR="00EC2BAF" w:rsidRPr="00BA156B">
        <w:fldChar w:fldCharType="begin" w:fldLock="1"/>
      </w:r>
      <w:r w:rsidR="00C00671"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sistema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sistema </w:t>
      </w:r>
      <w:r w:rsidR="00EE665E" w:rsidRPr="00BA156B">
        <w:t xml:space="preserve">debe </w:t>
      </w:r>
      <w:r w:rsidR="00D12CF6" w:rsidRPr="00BA156B">
        <w:t xml:space="preserve">adaptarse a cada una de sus necesidades y procesos de trabajo. </w:t>
      </w:r>
      <w:r w:rsidR="00CE1173" w:rsidRPr="00BA156B">
        <w:t>Todo esto para que el sistema sea utilizado</w:t>
      </w:r>
      <w:r w:rsidR="00D12CF6" w:rsidRPr="00BA156B">
        <w:t xml:space="preserve"> de manera correcta para que permita una verdadera mejora dentro del Sistema de Salud del Perú.</w:t>
      </w:r>
    </w:p>
    <w:p w14:paraId="55D3AE61" w14:textId="5D3DC567" w:rsidR="006B20F8" w:rsidRPr="000538FD" w:rsidRDefault="00A12DD0" w:rsidP="000538FD">
      <w:pPr>
        <w:pStyle w:val="Ttulo1"/>
      </w:pPr>
      <w:bookmarkStart w:id="28" w:name="_Toc511166292"/>
      <w:r w:rsidRPr="00BA156B">
        <w:lastRenderedPageBreak/>
        <w:t>Objetivos</w:t>
      </w:r>
      <w:bookmarkEnd w:id="28"/>
    </w:p>
    <w:p w14:paraId="021EFD47" w14:textId="25E547FA" w:rsidR="00172C25" w:rsidRPr="000538FD" w:rsidRDefault="006B20F8" w:rsidP="00A80FA0">
      <w:pPr>
        <w:pStyle w:val="Ttulo2"/>
        <w:numPr>
          <w:ilvl w:val="0"/>
          <w:numId w:val="7"/>
        </w:numPr>
        <w:rPr>
          <w:lang w:val="es-PE"/>
        </w:rPr>
      </w:pPr>
      <w:bookmarkStart w:id="29" w:name="_Toc511166293"/>
      <w:r w:rsidRPr="00BA156B">
        <w:rPr>
          <w:lang w:val="es-PE"/>
        </w:rPr>
        <w:t>Objetivo General</w:t>
      </w:r>
      <w:bookmarkEnd w:id="29"/>
    </w:p>
    <w:p w14:paraId="3665D694" w14:textId="6807064D" w:rsidR="006B20F8" w:rsidRPr="000538FD" w:rsidRDefault="00172C25" w:rsidP="000538FD">
      <w:pPr>
        <w:pStyle w:val="Texto"/>
      </w:pPr>
      <w:r w:rsidRPr="00BA156B">
        <w:t>Proponer el diseño de un sistema 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30" w:name="_Toc511166294"/>
      <w:r w:rsidRPr="00BA156B">
        <w:rPr>
          <w:lang w:val="es-PE"/>
        </w:rPr>
        <w:t>Objetivos Específicos</w:t>
      </w:r>
      <w:bookmarkEnd w:id="30"/>
    </w:p>
    <w:p w14:paraId="4D5281FB" w14:textId="77777777" w:rsidR="00F10FB2" w:rsidRPr="00BA156B" w:rsidRDefault="00F10FB2" w:rsidP="00A80FA0">
      <w:pPr>
        <w:pStyle w:val="Texto"/>
        <w:numPr>
          <w:ilvl w:val="0"/>
          <w:numId w:val="12"/>
        </w:numPr>
      </w:pPr>
      <w:r w:rsidRPr="00BA156B">
        <w:t>Identificar necesidades, requerimientos, dificultades</w:t>
      </w:r>
      <w:r w:rsidR="008C11F0" w:rsidRPr="00BA156B">
        <w:t xml:space="preserve"> y problemas que enfrenten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80FA0">
      <w:pPr>
        <w:pStyle w:val="Texto"/>
        <w:numPr>
          <w:ilvl w:val="0"/>
          <w:numId w:val="27"/>
        </w:numPr>
      </w:pPr>
      <w:r w:rsidRPr="00BA156B">
        <w:t>Personal Administrativo de SUSALUD</w:t>
      </w:r>
      <w:r w:rsidR="00A35C0B" w:rsidRPr="00BA156B">
        <w:t>.</w:t>
      </w:r>
    </w:p>
    <w:p w14:paraId="58AF54BD" w14:textId="77777777" w:rsidR="00466A3D" w:rsidRPr="00BA156B" w:rsidRDefault="00CE1173" w:rsidP="00A80FA0">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80FA0">
      <w:pPr>
        <w:pStyle w:val="Texto"/>
        <w:numPr>
          <w:ilvl w:val="0"/>
          <w:numId w:val="27"/>
        </w:numPr>
      </w:pPr>
      <w:r w:rsidRPr="00BA156B">
        <w:t>Ciu</w:t>
      </w:r>
      <w:r w:rsidR="008044EE" w:rsidRPr="00BA156B">
        <w:t>dadanos que puedan presentar reclamos respecto a IPRESS.</w:t>
      </w:r>
    </w:p>
    <w:p w14:paraId="54C2AABD" w14:textId="77777777" w:rsidR="006B20F8" w:rsidRPr="00BA156B" w:rsidRDefault="006B20F8" w:rsidP="00A80FA0">
      <w:pPr>
        <w:pStyle w:val="Texto"/>
        <w:numPr>
          <w:ilvl w:val="0"/>
          <w:numId w:val="12"/>
        </w:numPr>
      </w:pPr>
      <w:r w:rsidRPr="00BA156B">
        <w:t>Diseñar un sistema de gestión de reclamos</w:t>
      </w:r>
      <w:r w:rsidR="008C11F0" w:rsidRPr="00BA156B">
        <w:t xml:space="preserve"> que se encuentr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ita</w:t>
      </w:r>
      <w:r w:rsidR="006305D4" w:rsidRPr="00BA156B">
        <w:t xml:space="preserve"> encontrar problemas a solucionar</w:t>
      </w:r>
      <w:r w:rsidR="008C11F0" w:rsidRPr="00BA156B">
        <w:t xml:space="preserve"> en el sistema de salud del Perú</w:t>
      </w:r>
      <w:r w:rsidR="007B7445" w:rsidRPr="00BA156B">
        <w:t>.</w:t>
      </w:r>
    </w:p>
    <w:p w14:paraId="4B1D00C8" w14:textId="77777777" w:rsidR="008C11F0" w:rsidRPr="00BA156B" w:rsidRDefault="008044EE" w:rsidP="00A80FA0">
      <w:pPr>
        <w:pStyle w:val="Texto"/>
        <w:numPr>
          <w:ilvl w:val="0"/>
          <w:numId w:val="12"/>
        </w:numPr>
      </w:pPr>
      <w:r w:rsidRPr="00BA156B">
        <w:t>Evaluar el diseño propuesto por los usuarios antes mencionados para encontrar mejoras y/o errores a ser subsanados.</w:t>
      </w:r>
    </w:p>
    <w:p w14:paraId="32B3D69E" w14:textId="77777777" w:rsidR="00A12DD0" w:rsidRPr="00BA156B" w:rsidRDefault="00A12DD0" w:rsidP="00625BCC">
      <w:pPr>
        <w:pStyle w:val="Ttulo1"/>
      </w:pPr>
      <w:bookmarkStart w:id="31" w:name="_Toc511166295"/>
      <w:r w:rsidRPr="00BA156B">
        <w:lastRenderedPageBreak/>
        <w:t>Metodología</w:t>
      </w:r>
      <w:bookmarkEnd w:id="31"/>
    </w:p>
    <w:p w14:paraId="7835CB3B" w14:textId="2C49BED7" w:rsidR="00572A7C" w:rsidRPr="00901D34" w:rsidRDefault="00A12DD0" w:rsidP="00A80FA0">
      <w:pPr>
        <w:pStyle w:val="Ttulo2"/>
        <w:numPr>
          <w:ilvl w:val="0"/>
          <w:numId w:val="8"/>
        </w:numPr>
        <w:spacing w:line="360" w:lineRule="auto"/>
        <w:rPr>
          <w:lang w:val="es-PE"/>
        </w:rPr>
      </w:pPr>
      <w:bookmarkStart w:id="32" w:name="_Toc511166296"/>
      <w:r w:rsidRPr="00901D34">
        <w:rPr>
          <w:lang w:val="es-PE"/>
        </w:rPr>
        <w:t>Diseño del estudio</w:t>
      </w:r>
      <w:bookmarkEnd w:id="32"/>
    </w:p>
    <w:p w14:paraId="3BB57895" w14:textId="09F11BF8"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l</w:t>
      </w:r>
      <w:r w:rsidR="008044EE" w:rsidRPr="00BA156B">
        <w:t xml:space="preserve">os </w:t>
      </w:r>
      <w:r w:rsidR="006305D4" w:rsidRPr="00BA156B">
        <w:t>usuarios</w:t>
      </w:r>
      <w:r w:rsidR="008044EE" w:rsidRPr="00BA156B">
        <w:t xml:space="preserve"> finales</w:t>
      </w:r>
      <w:r w:rsidR="006305D4" w:rsidRPr="00BA156B">
        <w:t xml:space="preserve"> del sistema. </w:t>
      </w:r>
    </w:p>
    <w:p w14:paraId="14109D61" w14:textId="49740B4C" w:rsidR="00704DCF" w:rsidRPr="00901D34" w:rsidRDefault="00A12DD0" w:rsidP="00901D34">
      <w:pPr>
        <w:pStyle w:val="Ttulo2"/>
        <w:rPr>
          <w:lang w:val="es-PE"/>
        </w:rPr>
      </w:pPr>
      <w:bookmarkStart w:id="33" w:name="_Toc511166297"/>
      <w:r w:rsidRPr="00BA156B">
        <w:rPr>
          <w:lang w:val="es-PE"/>
        </w:rPr>
        <w:t>Población</w:t>
      </w:r>
      <w:bookmarkEnd w:id="33"/>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80FA0">
      <w:pPr>
        <w:pStyle w:val="Texto"/>
        <w:numPr>
          <w:ilvl w:val="0"/>
          <w:numId w:val="28"/>
        </w:numPr>
      </w:pPr>
      <w:r w:rsidRPr="00BA156B">
        <w:t>Per</w:t>
      </w:r>
      <w:r w:rsidR="008044EE" w:rsidRPr="00BA156B">
        <w:t>sonal Administrativo de SUSALUD.</w:t>
      </w:r>
    </w:p>
    <w:p w14:paraId="1A6FD314" w14:textId="77777777" w:rsidR="006305D4" w:rsidRPr="00BA156B" w:rsidRDefault="008044EE" w:rsidP="00A80FA0">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80FA0">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4" w:name="_Toc511166298"/>
      <w:r w:rsidRPr="00BA156B">
        <w:rPr>
          <w:lang w:val="es-PE"/>
        </w:rPr>
        <w:t>Muestr</w:t>
      </w:r>
      <w:r w:rsidR="00FB6147" w:rsidRPr="00BA156B">
        <w:rPr>
          <w:lang w:val="es-PE"/>
        </w:rPr>
        <w:t>a</w:t>
      </w:r>
      <w:bookmarkEnd w:id="34"/>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5" w:name="_Toc511166299"/>
      <w:r w:rsidRPr="00BA156B">
        <w:rPr>
          <w:lang w:val="es-PE"/>
        </w:rPr>
        <w:lastRenderedPageBreak/>
        <w:t>Operacionalizació</w:t>
      </w:r>
      <w:r w:rsidR="00A12DD0" w:rsidRPr="00BA156B">
        <w:rPr>
          <w:lang w:val="es-PE"/>
        </w:rPr>
        <w:t>n de variables</w:t>
      </w:r>
      <w:bookmarkEnd w:id="35"/>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Si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Si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6" w:name="_Toc511166300"/>
      <w:r w:rsidRPr="00BA156B">
        <w:rPr>
          <w:lang w:val="es-PE"/>
        </w:rPr>
        <w:lastRenderedPageBreak/>
        <w:t>Procedimientos y técnicas</w:t>
      </w:r>
      <w:bookmarkEnd w:id="36"/>
    </w:p>
    <w:p w14:paraId="5F028996" w14:textId="77777777" w:rsidR="0053122A" w:rsidRPr="00BA156B" w:rsidRDefault="0053122A" w:rsidP="00A80FA0">
      <w:pPr>
        <w:pStyle w:val="Ttulo3"/>
        <w:numPr>
          <w:ilvl w:val="0"/>
          <w:numId w:val="6"/>
        </w:numPr>
        <w:rPr>
          <w:lang w:val="es-PE"/>
        </w:rPr>
      </w:pPr>
      <w:bookmarkStart w:id="37" w:name="_Toc511166301"/>
      <w:r w:rsidRPr="00BA156B">
        <w:rPr>
          <w:lang w:val="es-PE"/>
        </w:rPr>
        <w:t>Investigación de usuarios</w:t>
      </w:r>
      <w:bookmarkEnd w:id="37"/>
    </w:p>
    <w:p w14:paraId="664FCF1E" w14:textId="72FC269E" w:rsidR="00A0375B" w:rsidRPr="00B26073" w:rsidRDefault="008044EE" w:rsidP="00B26073">
      <w:pPr>
        <w:pStyle w:val="Texto"/>
      </w:pPr>
      <w:r w:rsidRPr="00BA156B">
        <w:t>Lo primero que se realizo fue l</w:t>
      </w:r>
      <w:r w:rsidR="0053122A" w:rsidRPr="00BA156B">
        <w:t>a invest</w:t>
      </w:r>
      <w:r w:rsidR="000604D5" w:rsidRPr="00BA156B">
        <w:t>igación de usuarios se realizó</w:t>
      </w:r>
      <w:r w:rsidR="0053122A" w:rsidRPr="00BA156B">
        <w:t xml:space="preserve"> mediante entrevistas a profundidad, donde se </w:t>
      </w:r>
      <w:r w:rsidR="000604D5" w:rsidRPr="00BA156B">
        <w:t>entrevistó</w:t>
      </w:r>
      <w:r w:rsidR="0053122A" w:rsidRPr="00BA156B">
        <w:t xml:space="preserve"> a los diversos us</w:t>
      </w:r>
      <w:r w:rsidRPr="00BA156B">
        <w:t xml:space="preserve">uarios del sistema para poder </w:t>
      </w:r>
      <w:r w:rsidR="0053122A" w:rsidRPr="00BA156B">
        <w:t xml:space="preserve">conocer principalmente cuáles </w:t>
      </w:r>
      <w:r w:rsidRPr="00BA156B">
        <w:t>eran sus diversa</w:t>
      </w:r>
      <w:r w:rsidR="0053122A" w:rsidRPr="00BA156B">
        <w:t xml:space="preserve">s percepciones y opiniones sobre </w:t>
      </w:r>
      <w:r w:rsidRPr="00BA156B">
        <w:t>los reclamos y la propuesta d</w:t>
      </w:r>
      <w:r w:rsidR="0053122A" w:rsidRPr="00BA156B">
        <w:t xml:space="preserve">el sistema. </w:t>
      </w:r>
      <w:r w:rsidR="00F847EF" w:rsidRPr="00BA156B">
        <w:t>Para esta etapa, se consideró entrevistar al menos a 3 personas por tipo de usuario.</w:t>
      </w:r>
    </w:p>
    <w:p w14:paraId="3519A24C" w14:textId="4E627D8C" w:rsidR="00BE3E2C" w:rsidRPr="00B26073" w:rsidRDefault="008044EE" w:rsidP="00B26073">
      <w:pPr>
        <w:pStyle w:val="Texto"/>
      </w:pPr>
      <w:r w:rsidRPr="00BA156B">
        <w:t xml:space="preserve">Lo segundo que se realizo fue </w:t>
      </w:r>
      <w:r w:rsidR="00BE3E2C" w:rsidRPr="00BA156B">
        <w:t xml:space="preserve">el análisis de los tres tipos de usuarios, </w:t>
      </w:r>
      <w:r w:rsidRPr="00BA156B">
        <w:t xml:space="preserve">donde </w:t>
      </w:r>
      <w:r w:rsidR="00BE3E2C" w:rsidRPr="00BA156B">
        <w:t>se identificaron los objetivos a cumplir dentro del nuevo sistema de cada tipo de usu</w:t>
      </w:r>
      <w:r w:rsidRPr="00BA156B">
        <w:t>ario, además de sus necesidades,</w:t>
      </w:r>
      <w:r w:rsidR="00BE3E2C" w:rsidRPr="00BA156B">
        <w:t xml:space="preserve"> desafíos y limitaciones </w:t>
      </w:r>
      <w:r w:rsidRPr="00BA156B">
        <w:t xml:space="preserve">propias </w:t>
      </w:r>
      <w:r w:rsidR="00BE3E2C" w:rsidRPr="00BA156B">
        <w:t xml:space="preserve">que podría presentar cada tipo de usuario. </w:t>
      </w:r>
    </w:p>
    <w:p w14:paraId="33741C65" w14:textId="77777777"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se crearon Historias de Usuario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54D73F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124F5E"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BA156B">
        <w:fldChar w:fldCharType="separate"/>
      </w:r>
      <w:r w:rsidR="00C00671" w:rsidRPr="00BA156B">
        <w:rPr>
          <w:noProof/>
        </w:rPr>
        <w:t>(42)</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F853DD" w:rsidRPr="00BA156B">
        <w:t>en entregarle</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 xml:space="preserve">Los pasos siguientes fueron realizados por una persona experta en el tema de reclamos de IPRESS, a esta persona se le entrego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a un título a cada categoría y revisara los tipos de reclamos contenidos en cada categoría para poder encontrar posibles cambios en la organización. </w:t>
      </w:r>
    </w:p>
    <w:p w14:paraId="643D2BC3" w14:textId="77777777" w:rsidR="0053122A" w:rsidRPr="00BA156B" w:rsidRDefault="0053122A" w:rsidP="00A80FA0">
      <w:pPr>
        <w:pStyle w:val="Ttulo3"/>
        <w:numPr>
          <w:ilvl w:val="0"/>
          <w:numId w:val="6"/>
        </w:numPr>
        <w:rPr>
          <w:lang w:val="es-PE"/>
        </w:rPr>
      </w:pPr>
      <w:bookmarkStart w:id="38" w:name="_Toc511166302"/>
      <w:r w:rsidRPr="00BA156B">
        <w:rPr>
          <w:lang w:val="es-PE"/>
        </w:rPr>
        <w:t>Diseño y Prototipado</w:t>
      </w:r>
      <w:bookmarkEnd w:id="38"/>
    </w:p>
    <w:p w14:paraId="2D95C735" w14:textId="5DF199DD" w:rsidR="008E130E" w:rsidRPr="00BA156B" w:rsidRDefault="00AD6104" w:rsidP="00B26073">
      <w:pPr>
        <w:pStyle w:val="Texto"/>
      </w:pPr>
      <w:r w:rsidRPr="00BA156B">
        <w:t>Con los objetivos y requerimientos hechos por 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ágina del sistema, sus elementos y ubicación</w:t>
      </w:r>
      <w:r w:rsidR="00F631C4" w:rsidRPr="00BA156B">
        <w:t xml:space="preserve">. </w:t>
      </w:r>
      <w:r w:rsidR="00766B86" w:rsidRPr="00BA156B">
        <w:t xml:space="preserve">La ventaja de realizar estos bocetos en lápiz y papel es que </w:t>
      </w:r>
      <w:r w:rsidR="00766B86" w:rsidRPr="00BA156B">
        <w:lastRenderedPageBreak/>
        <w:t>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7765C907"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pruebas los usuarios se enfocaran en la funcionalidad del sistema planteado y no en detalles estéticos de él.</w:t>
      </w:r>
    </w:p>
    <w:p w14:paraId="208B7536" w14:textId="77777777" w:rsidR="0053122A" w:rsidRPr="00BA156B" w:rsidRDefault="0053122A" w:rsidP="00A80FA0">
      <w:pPr>
        <w:pStyle w:val="Ttulo3"/>
        <w:numPr>
          <w:ilvl w:val="0"/>
          <w:numId w:val="6"/>
        </w:numPr>
        <w:rPr>
          <w:lang w:val="es-PE"/>
        </w:rPr>
      </w:pPr>
      <w:bookmarkStart w:id="39" w:name="_Toc511166303"/>
      <w:r w:rsidRPr="00BA156B">
        <w:rPr>
          <w:lang w:val="es-PE"/>
        </w:rPr>
        <w:t>Pruebas de Usuario</w:t>
      </w:r>
      <w:bookmarkEnd w:id="39"/>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80FA0">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1E83A28A"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sistema funciona de la forma </w:t>
      </w:r>
      <w:r w:rsidR="000E6EA6" w:rsidRPr="00B26073">
        <w:t>que</w:t>
      </w:r>
      <w:r w:rsidRPr="00B26073">
        <w:t xml:space="preserve"> el usuario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2E49C415"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 xml:space="preserve">al usuario que comentara en voz alta lo que iba viendo </w:t>
      </w:r>
      <w:r w:rsidR="00842F17" w:rsidRPr="00B26073">
        <w:t>y lo que iba entendiendo del</w:t>
      </w:r>
      <w:r w:rsidR="00FB7003" w:rsidRPr="00B26073">
        <w:t xml:space="preserve"> </w:t>
      </w:r>
      <w:r w:rsidR="00842F17" w:rsidRPr="00B26073">
        <w:t>sistema</w:t>
      </w:r>
      <w:r w:rsidR="00FB7003" w:rsidRPr="00B26073">
        <w:t>. Con esto se determinó</w:t>
      </w:r>
      <w:r w:rsidR="00BE7297" w:rsidRPr="00B26073">
        <w:t xml:space="preserve"> si el usuario entendía fácilmente el propósito que cumplía cada pantalla del sistema</w:t>
      </w:r>
      <w:r w:rsidR="00FB7003" w:rsidRPr="00B26073">
        <w:t xml:space="preserve">. </w:t>
      </w:r>
    </w:p>
    <w:p w14:paraId="013B9FB1" w14:textId="5EF41352" w:rsidR="00DB066D" w:rsidRPr="00B26073" w:rsidRDefault="00E340D1" w:rsidP="00B26073">
      <w:pPr>
        <w:pStyle w:val="Texto"/>
      </w:pPr>
      <w:r w:rsidRPr="00BA156B">
        <w:t xml:space="preserve">A cada 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54962BBF"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BD6E5F"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sidRPr="00BA156B">
        <w:fldChar w:fldCharType="separate"/>
      </w:r>
      <w:r w:rsidR="00BD6E5F" w:rsidRPr="00BA156B">
        <w:rPr>
          <w:noProof/>
        </w:rPr>
        <w:t>(43)</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40" w:name="_Toc511166304"/>
      <w:r w:rsidRPr="00BA156B">
        <w:rPr>
          <w:rStyle w:val="Ttulo3Car"/>
          <w:lang w:val="es-PE"/>
        </w:rPr>
        <w:t>Consideraciones éticas</w:t>
      </w:r>
      <w:bookmarkEnd w:id="40"/>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1" w:name="_Toc511166305"/>
      <w:r w:rsidRPr="00BA156B">
        <w:rPr>
          <w:lang w:val="es-PE"/>
        </w:rPr>
        <w:t>A</w:t>
      </w:r>
      <w:r w:rsidR="00A12DD0" w:rsidRPr="00BA156B">
        <w:rPr>
          <w:lang w:val="es-PE"/>
        </w:rPr>
        <w:t>nálisis</w:t>
      </w:r>
      <w:bookmarkEnd w:id="41"/>
    </w:p>
    <w:p w14:paraId="58BD28A6" w14:textId="0D33FAE1"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BD6E5F"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sidRPr="00BA156B">
        <w:fldChar w:fldCharType="separate"/>
      </w:r>
      <w:r w:rsidR="00BD6E5F" w:rsidRPr="00BA156B">
        <w:rPr>
          <w:noProof/>
        </w:rPr>
        <w:t>(44)</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2" w:name="_Toc511166306"/>
      <w:r w:rsidRPr="00BA156B">
        <w:lastRenderedPageBreak/>
        <w:t>Resultados</w:t>
      </w:r>
      <w:bookmarkEnd w:id="42"/>
    </w:p>
    <w:p w14:paraId="63470BC4" w14:textId="77777777" w:rsidR="00FE7867" w:rsidRPr="00BA156B" w:rsidRDefault="00FE7867" w:rsidP="00A80FA0">
      <w:pPr>
        <w:pStyle w:val="Ttulo2"/>
        <w:numPr>
          <w:ilvl w:val="0"/>
          <w:numId w:val="9"/>
        </w:numPr>
        <w:rPr>
          <w:lang w:val="es-PE"/>
        </w:rPr>
      </w:pPr>
      <w:bookmarkStart w:id="43" w:name="_Toc511166307"/>
      <w:r w:rsidRPr="00BA156B">
        <w:rPr>
          <w:lang w:val="es-PE"/>
        </w:rPr>
        <w:t>Fase Exploratori</w:t>
      </w:r>
      <w:r w:rsidR="00F847EF" w:rsidRPr="00BA156B">
        <w:rPr>
          <w:lang w:val="es-PE"/>
        </w:rPr>
        <w:t>a</w:t>
      </w:r>
      <w:bookmarkEnd w:id="43"/>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80FA0">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80FA0">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80FA0">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44" w:name="_Toc511166308"/>
      <w:r w:rsidRPr="008D23C7">
        <w:lastRenderedPageBreak/>
        <w:t>Personal de SUSALUD</w:t>
      </w:r>
      <w:bookmarkEnd w:id="44"/>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D0B9136"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024075"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5CA2C2CC"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024075" w:rsidRPr="008D23C7">
        <w:t>calidad,</w:t>
      </w:r>
      <w:r w:rsidRPr="008D23C7">
        <w:t xml:space="preserve"> pero no llega hasta el directivo. Todavía no impacta en una toma de decisiones del más alto nivel.”</w:t>
      </w:r>
    </w:p>
    <w:p w14:paraId="5A459C4D" w14:textId="6B17F635"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38D8C80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sistema, </w:t>
      </w:r>
      <w:r w:rsidR="006746CC" w:rsidRPr="00BA156B">
        <w:t xml:space="preserve">los </w:t>
      </w:r>
      <w:r w:rsidR="00024075"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sistema 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7D4C538D"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lo atiendo de forma oportuna y con calidad además que satisfaga al usuario, entonces yo creo que esa parte es la parte sustancial, yo puedo poner muchos canales, muchos canales de reclamos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canal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3018BE46"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 se tomaron, si el usuario quedo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77777777"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tem</w:t>
      </w:r>
      <w:r w:rsidR="003E4E3C" w:rsidRPr="00BA156B">
        <w:t xml:space="preserve">as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sistema sea utilizado es importante que los gestores de IPRESS vean la necesidad de mejorar.</w:t>
      </w:r>
      <w:r w:rsidR="006746CC" w:rsidRPr="00BA156B">
        <w:t xml:space="preserve"> Opinaron que con este sistema 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sistema planteado. </w:t>
      </w:r>
    </w:p>
    <w:p w14:paraId="4F27FF03" w14:textId="77777777" w:rsidR="006746CC" w:rsidRPr="008D23C7" w:rsidRDefault="00BE774A" w:rsidP="008D23C7">
      <w:pPr>
        <w:pStyle w:val="Cita"/>
      </w:pPr>
      <w:r w:rsidRPr="008D23C7">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C6F038F" w14:textId="77777777" w:rsidR="00CF177C" w:rsidRPr="008D23C7" w:rsidRDefault="003E4E3C" w:rsidP="008D23C7">
      <w:pPr>
        <w:pStyle w:val="Ttulo3"/>
      </w:pPr>
      <w:bookmarkStart w:id="45" w:name="_Toc511166309"/>
      <w:r w:rsidRPr="008D23C7">
        <w:t>Gestores</w:t>
      </w:r>
      <w:r w:rsidR="006746CC" w:rsidRPr="008D23C7">
        <w:t xml:space="preserve"> de IPRESS</w:t>
      </w:r>
      <w:bookmarkEnd w:id="45"/>
    </w:p>
    <w:p w14:paraId="59E86D40" w14:textId="2D39724E" w:rsidR="000C417A" w:rsidRPr="00BA156B" w:rsidRDefault="00FC4E53" w:rsidP="008D23C7">
      <w:pPr>
        <w:pStyle w:val="Texto"/>
      </w:pPr>
      <w:r w:rsidRPr="00BA156B">
        <w:t>Los reclamos fueron definidos por los gestores como la expresión de un descontento de los ciudadanos hacia el servicio brindado de atención en salud y los consideran importantes porque los ven co</w:t>
      </w:r>
      <w:bookmarkStart w:id="46" w:name="_GoBack"/>
      <w:bookmarkEnd w:id="46"/>
      <w:r w:rsidRPr="00BA156B">
        <w:t xml:space="preserve">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Pr="00160297">
        <w:t>To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77777777"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Pr="00160297">
        <w:t>To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77777777"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Pr="00160297">
        <w:t>Totem</w:t>
      </w:r>
      <w:r w:rsidRPr="00BA156B">
        <w:t xml:space="preserve">, identificaron que es necesario </w:t>
      </w:r>
      <w:r w:rsidR="00DE453E" w:rsidRPr="00BA156B">
        <w:t xml:space="preserve">que exista un sistema </w:t>
      </w:r>
      <w:r w:rsidR="00E87C58" w:rsidRPr="00BA156B">
        <w:t>único que también permita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77777777"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n estos</w:t>
      </w:r>
      <w:r w:rsidRPr="00BA156B">
        <w:t xml:space="preserve"> servicio,</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77777777"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qu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sidRPr="00BA156B">
        <w:t>cua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47" w:name="_Toc511166310"/>
      <w:r w:rsidRPr="008D23C7">
        <w:t>Ciudadanos</w:t>
      </w:r>
      <w:bookmarkEnd w:id="47"/>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7777777"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Creen 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00119B38"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E7C5AAE"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45895D1B"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42D6BD7C" w14:textId="77777777" w:rsidR="00A0375B" w:rsidRPr="008D23C7" w:rsidRDefault="00A0375B" w:rsidP="008D23C7">
      <w:pPr>
        <w:pStyle w:val="Ttulo3"/>
      </w:pPr>
      <w:bookmarkStart w:id="48" w:name="_Toc511166311"/>
      <w:r w:rsidRPr="008D23C7">
        <w:t>Tabla de hallazgos resaltantes</w:t>
      </w:r>
      <w:bookmarkEnd w:id="48"/>
      <w:r w:rsidR="001C33EF" w:rsidRPr="008D23C7">
        <w:t xml:space="preserve"> </w:t>
      </w:r>
    </w:p>
    <w:p w14:paraId="28DFFC51" w14:textId="41C5B551" w:rsidR="00EA0533" w:rsidRPr="008D23C7" w:rsidRDefault="00A0375B" w:rsidP="008D23C7">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EA0533" w:rsidRPr="00BA156B" w14:paraId="03E9A649" w14:textId="77777777" w:rsidTr="000E179A">
        <w:trPr>
          <w:trHeight w:val="865"/>
        </w:trPr>
        <w:tc>
          <w:tcPr>
            <w:tcW w:w="1736" w:type="dxa"/>
          </w:tcPr>
          <w:p w14:paraId="33DF7D81" w14:textId="77777777" w:rsidR="00EA0533" w:rsidRPr="008D23C7" w:rsidRDefault="00EA0533" w:rsidP="008D23C7">
            <w:pPr>
              <w:pStyle w:val="Texto"/>
              <w:rPr>
                <w:b/>
              </w:rPr>
            </w:pPr>
          </w:p>
        </w:tc>
        <w:tc>
          <w:tcPr>
            <w:tcW w:w="2526" w:type="dxa"/>
          </w:tcPr>
          <w:p w14:paraId="1FDE7BAE" w14:textId="77777777" w:rsidR="00EA0533" w:rsidRPr="008D23C7" w:rsidRDefault="00EA0533" w:rsidP="008D23C7">
            <w:pPr>
              <w:pStyle w:val="Texto"/>
              <w:rPr>
                <w:b/>
              </w:rPr>
            </w:pPr>
            <w:r w:rsidRPr="008D23C7">
              <w:rPr>
                <w:b/>
              </w:rPr>
              <w:t>Personal de SUSALUD</w:t>
            </w:r>
          </w:p>
        </w:tc>
        <w:tc>
          <w:tcPr>
            <w:tcW w:w="2118" w:type="dxa"/>
          </w:tcPr>
          <w:p w14:paraId="353B966E" w14:textId="77777777" w:rsidR="00EA0533" w:rsidRPr="008D23C7" w:rsidRDefault="002E1E27" w:rsidP="008D23C7">
            <w:pPr>
              <w:pStyle w:val="Texto"/>
              <w:rPr>
                <w:b/>
              </w:rPr>
            </w:pPr>
            <w:r w:rsidRPr="008D23C7">
              <w:rPr>
                <w:b/>
              </w:rPr>
              <w:t>Gestores de</w:t>
            </w:r>
            <w:r w:rsidR="00EA0533" w:rsidRPr="008D23C7">
              <w:rPr>
                <w:b/>
              </w:rPr>
              <w:t xml:space="preserve"> IPRESS</w:t>
            </w:r>
          </w:p>
        </w:tc>
        <w:tc>
          <w:tcPr>
            <w:tcW w:w="2108" w:type="dxa"/>
          </w:tcPr>
          <w:p w14:paraId="4A06DA18" w14:textId="77777777" w:rsidR="00EA0533" w:rsidRPr="008D23C7" w:rsidRDefault="00EA0533" w:rsidP="008D23C7">
            <w:pPr>
              <w:pStyle w:val="Texto"/>
              <w:rPr>
                <w:b/>
              </w:rPr>
            </w:pPr>
            <w:r w:rsidRPr="008D23C7">
              <w:rPr>
                <w:b/>
              </w:rPr>
              <w:t>Ciudadanos</w:t>
            </w:r>
          </w:p>
        </w:tc>
      </w:tr>
      <w:tr w:rsidR="00EA0533" w:rsidRPr="00BA156B" w14:paraId="39829CB1" w14:textId="77777777" w:rsidTr="000E179A">
        <w:tc>
          <w:tcPr>
            <w:tcW w:w="1736" w:type="dxa"/>
          </w:tcPr>
          <w:p w14:paraId="359CF0A6" w14:textId="77777777" w:rsidR="00EA0533" w:rsidRPr="008D23C7" w:rsidRDefault="00EA0533" w:rsidP="008D23C7">
            <w:pPr>
              <w:pStyle w:val="Texto"/>
              <w:rPr>
                <w:b/>
              </w:rPr>
            </w:pPr>
            <w:r w:rsidRPr="008D23C7">
              <w:rPr>
                <w:b/>
              </w:rPr>
              <w:t>Objetivos a cumplir</w:t>
            </w:r>
            <w:r w:rsidR="00BA239F" w:rsidRPr="008D23C7">
              <w:rPr>
                <w:b/>
              </w:rPr>
              <w:t xml:space="preserve"> dentro del sistema</w:t>
            </w:r>
          </w:p>
        </w:tc>
        <w:tc>
          <w:tcPr>
            <w:tcW w:w="2526" w:type="dxa"/>
          </w:tcPr>
          <w:p w14:paraId="60C8D7A2" w14:textId="77777777" w:rsidR="00EA0533" w:rsidRPr="00BA156B" w:rsidRDefault="00EA0533" w:rsidP="008D23C7">
            <w:pPr>
              <w:pStyle w:val="Texto"/>
            </w:pPr>
            <w:r w:rsidRPr="00BA156B">
              <w:t xml:space="preserve">Educación de la población sobre </w:t>
            </w:r>
            <w:r w:rsidR="000B5E7F" w:rsidRPr="00BA156B">
              <w:t>los reclamos.</w:t>
            </w:r>
          </w:p>
          <w:p w14:paraId="14055F0F" w14:textId="77777777" w:rsidR="00EA0533" w:rsidRPr="00BA156B" w:rsidRDefault="00EA0533" w:rsidP="008D23C7">
            <w:pPr>
              <w:pStyle w:val="Texto"/>
            </w:pPr>
            <w:r w:rsidRPr="00BA156B">
              <w:t>Desmitificar el reclamo</w:t>
            </w:r>
          </w:p>
          <w:p w14:paraId="2D1C89EF" w14:textId="77777777" w:rsidR="00EA0533" w:rsidRPr="00BA156B" w:rsidRDefault="00EA0533" w:rsidP="008D23C7">
            <w:pPr>
              <w:pStyle w:val="Texto"/>
            </w:pPr>
            <w:r w:rsidRPr="00BA156B">
              <w:t>Que los gestores den propuestas de mejora</w:t>
            </w:r>
          </w:p>
          <w:p w14:paraId="3AE4543D" w14:textId="77777777" w:rsidR="00EA0533" w:rsidRPr="00BA156B" w:rsidRDefault="00EA0533" w:rsidP="008D23C7">
            <w:pPr>
              <w:pStyle w:val="Texto"/>
            </w:pPr>
            <w:r w:rsidRPr="00BA156B">
              <w:t xml:space="preserve">Que IPRESS conozcan las causas </w:t>
            </w:r>
            <w:r w:rsidRPr="00BA156B">
              <w:lastRenderedPageBreak/>
              <w:t>de los reclamos y las eliminen</w:t>
            </w:r>
          </w:p>
          <w:p w14:paraId="64808DC3" w14:textId="77777777" w:rsidR="00EA0533" w:rsidRPr="00BA156B" w:rsidRDefault="00EA0533" w:rsidP="008D23C7">
            <w:pPr>
              <w:pStyle w:val="Texto"/>
            </w:pPr>
            <w:r w:rsidRPr="00BA156B">
              <w:t>Mejore la comunicación entre paciente e IPRESS</w:t>
            </w:r>
          </w:p>
          <w:p w14:paraId="32CB575E" w14:textId="77777777" w:rsidR="00EA0533" w:rsidRPr="00BA156B" w:rsidRDefault="00EA0533" w:rsidP="008D23C7">
            <w:pPr>
              <w:pStyle w:val="Texto"/>
            </w:pPr>
            <w:r w:rsidRPr="00BA156B">
              <w:t>Mejorar la capacidad resolutiva de las IPRESS ante los reclamos</w:t>
            </w:r>
          </w:p>
        </w:tc>
        <w:tc>
          <w:tcPr>
            <w:tcW w:w="2118" w:type="dxa"/>
          </w:tcPr>
          <w:p w14:paraId="3DE38FB5" w14:textId="77777777" w:rsidR="00EA0533" w:rsidRPr="00BA156B" w:rsidRDefault="00EA0533" w:rsidP="008D23C7">
            <w:pPr>
              <w:pStyle w:val="Texto"/>
            </w:pPr>
            <w:r w:rsidRPr="00BA156B">
              <w:lastRenderedPageBreak/>
              <w:t xml:space="preserve">Ingresar reclamos e indicar pasos </w:t>
            </w:r>
            <w:r w:rsidR="008E39D3" w:rsidRPr="00BA156B">
              <w:t>realizados buscando resolverlos.</w:t>
            </w:r>
          </w:p>
          <w:p w14:paraId="5E0CF56F" w14:textId="77777777" w:rsidR="00EA0533" w:rsidRPr="00BA156B" w:rsidRDefault="000B5E7F" w:rsidP="008D23C7">
            <w:pPr>
              <w:pStyle w:val="Texto"/>
            </w:pPr>
            <w:r w:rsidRPr="00BA156B">
              <w:t xml:space="preserve">Ver </w:t>
            </w:r>
            <w:r w:rsidR="00EA0533" w:rsidRPr="00BA156B">
              <w:t>estadística</w:t>
            </w:r>
            <w:r w:rsidRPr="00BA156B">
              <w:t>s y reportes</w:t>
            </w:r>
            <w:r w:rsidR="00EA0533" w:rsidRPr="00BA156B">
              <w:t xml:space="preserve"> </w:t>
            </w:r>
            <w:r w:rsidRPr="00BA156B">
              <w:t>con información</w:t>
            </w:r>
            <w:r w:rsidR="00EA0533" w:rsidRPr="00BA156B">
              <w:t xml:space="preserve"> </w:t>
            </w:r>
            <w:r w:rsidRPr="00BA156B">
              <w:t>que permitan</w:t>
            </w:r>
            <w:r w:rsidR="00EA0533" w:rsidRPr="00BA156B">
              <w:t xml:space="preserve"> tomar decisiones</w:t>
            </w:r>
            <w:r w:rsidR="008E39D3" w:rsidRPr="00BA156B">
              <w:t xml:space="preserve"> de gestión</w:t>
            </w:r>
          </w:p>
          <w:p w14:paraId="323085A2" w14:textId="77777777" w:rsidR="00EA0533" w:rsidRPr="00BA156B" w:rsidRDefault="00EA0533" w:rsidP="008D23C7">
            <w:pPr>
              <w:pStyle w:val="Texto"/>
            </w:pPr>
          </w:p>
        </w:tc>
        <w:tc>
          <w:tcPr>
            <w:tcW w:w="2108" w:type="dxa"/>
          </w:tcPr>
          <w:p w14:paraId="0A835752" w14:textId="77777777" w:rsidR="00EA0533" w:rsidRPr="00BA156B" w:rsidRDefault="00EA0533" w:rsidP="008D23C7">
            <w:pPr>
              <w:pStyle w:val="Texto"/>
            </w:pPr>
            <w:r w:rsidRPr="00BA156B">
              <w:lastRenderedPageBreak/>
              <w:t xml:space="preserve">Colocar un reclamo y ver en qué estado va su reclamo. </w:t>
            </w:r>
          </w:p>
          <w:p w14:paraId="6BB9927E" w14:textId="77777777" w:rsidR="00EA0533" w:rsidRPr="00BA156B" w:rsidRDefault="00EA0533" w:rsidP="008D23C7">
            <w:pPr>
              <w:pStyle w:val="Texto"/>
            </w:pPr>
            <w:r w:rsidRPr="00BA156B">
              <w:t>Tomar decisiones sobre donde</w:t>
            </w:r>
            <w:r w:rsidR="000B5E7F" w:rsidRPr="00BA156B">
              <w:t xml:space="preserve"> irse a atender basándose en</w:t>
            </w:r>
            <w:r w:rsidRPr="00BA156B">
              <w:t xml:space="preserve"> reclamos presentados </w:t>
            </w:r>
            <w:r w:rsidR="000B5E7F" w:rsidRPr="00BA156B">
              <w:t>por otros</w:t>
            </w:r>
            <w:r w:rsidRPr="00BA156B">
              <w:t xml:space="preserve">. </w:t>
            </w:r>
          </w:p>
          <w:p w14:paraId="4935E455" w14:textId="77777777" w:rsidR="00EA0533" w:rsidRPr="00BA156B" w:rsidRDefault="00EA0533" w:rsidP="008D23C7">
            <w:pPr>
              <w:pStyle w:val="Texto"/>
            </w:pPr>
            <w:r w:rsidRPr="00BA156B">
              <w:lastRenderedPageBreak/>
              <w:t xml:space="preserve">Ver que alguien se preocupa por el reclamo que han presentado. </w:t>
            </w:r>
          </w:p>
          <w:p w14:paraId="338574C2" w14:textId="77777777" w:rsidR="00EA0533" w:rsidRPr="00BA156B" w:rsidRDefault="00EA0533" w:rsidP="008D23C7">
            <w:pPr>
              <w:pStyle w:val="Texto"/>
            </w:pPr>
            <w:r w:rsidRPr="00BA156B">
              <w:t>Recibir confirmación de reclamo.</w:t>
            </w:r>
          </w:p>
          <w:p w14:paraId="21DD1530" w14:textId="77777777" w:rsidR="00EA0533" w:rsidRPr="00BA156B" w:rsidRDefault="00EA0533" w:rsidP="008D23C7">
            <w:pPr>
              <w:pStyle w:val="Texto"/>
            </w:pPr>
          </w:p>
        </w:tc>
      </w:tr>
      <w:tr w:rsidR="00EA0533" w:rsidRPr="00BA156B" w14:paraId="4FED506D" w14:textId="77777777" w:rsidTr="000E179A">
        <w:tc>
          <w:tcPr>
            <w:tcW w:w="1736" w:type="dxa"/>
          </w:tcPr>
          <w:p w14:paraId="62C20C5D" w14:textId="77777777" w:rsidR="00EA0533" w:rsidRPr="008D23C7" w:rsidRDefault="00EA0533" w:rsidP="008D23C7">
            <w:pPr>
              <w:pStyle w:val="Texto"/>
              <w:rPr>
                <w:b/>
              </w:rPr>
            </w:pPr>
            <w:r w:rsidRPr="008D23C7">
              <w:rPr>
                <w:b/>
              </w:rPr>
              <w:lastRenderedPageBreak/>
              <w:t>Desafíos y Limitaciones</w:t>
            </w:r>
          </w:p>
        </w:tc>
        <w:tc>
          <w:tcPr>
            <w:tcW w:w="2526" w:type="dxa"/>
          </w:tcPr>
          <w:p w14:paraId="4961325D" w14:textId="77777777" w:rsidR="00EA0533" w:rsidRPr="00BA156B" w:rsidRDefault="000B5E7F" w:rsidP="008D23C7">
            <w:pPr>
              <w:pStyle w:val="Texto"/>
            </w:pPr>
            <w:r w:rsidRPr="00BA156B">
              <w:t>Imagen de ente solo interesado en sancionar</w:t>
            </w:r>
          </w:p>
          <w:p w14:paraId="30D5E6D0" w14:textId="77777777" w:rsidR="00EA0533" w:rsidRPr="00BA156B" w:rsidRDefault="00EA0533" w:rsidP="008D23C7">
            <w:pPr>
              <w:pStyle w:val="Texto"/>
            </w:pPr>
            <w:r w:rsidRPr="00BA156B">
              <w:t>Tiempo muy extenso para dar solución a reclamos</w:t>
            </w:r>
          </w:p>
          <w:p w14:paraId="190488EA" w14:textId="77777777" w:rsidR="00EA0533" w:rsidRPr="00BA156B" w:rsidRDefault="00EA0533" w:rsidP="008D23C7">
            <w:pPr>
              <w:pStyle w:val="Texto"/>
            </w:pPr>
            <w:r w:rsidRPr="00BA156B">
              <w:t>Muchos hacen solo cambios cosméticos</w:t>
            </w:r>
          </w:p>
          <w:p w14:paraId="5E053A32" w14:textId="77777777" w:rsidR="00EA0533" w:rsidRPr="00BA156B" w:rsidRDefault="00EA0533" w:rsidP="008D23C7">
            <w:pPr>
              <w:pStyle w:val="Texto"/>
            </w:pPr>
            <w:r w:rsidRPr="00BA156B">
              <w:t>No</w:t>
            </w:r>
            <w:r w:rsidR="008E39D3" w:rsidRPr="00BA156B">
              <w:t xml:space="preserve"> todas las IPRESS tienen PAUS aú</w:t>
            </w:r>
            <w:r w:rsidRPr="00BA156B">
              <w:t>n</w:t>
            </w:r>
          </w:p>
          <w:p w14:paraId="09966B0E" w14:textId="77777777" w:rsidR="00EA0533" w:rsidRPr="00BA156B" w:rsidRDefault="00EA0533" w:rsidP="008D23C7">
            <w:pPr>
              <w:pStyle w:val="Texto"/>
            </w:pPr>
            <w:r w:rsidRPr="00BA156B">
              <w:lastRenderedPageBreak/>
              <w:t>Mala gestión de recursos económicos</w:t>
            </w:r>
          </w:p>
        </w:tc>
        <w:tc>
          <w:tcPr>
            <w:tcW w:w="2118" w:type="dxa"/>
          </w:tcPr>
          <w:p w14:paraId="6A95B839" w14:textId="77777777" w:rsidR="00EA0533" w:rsidRPr="00BA156B" w:rsidRDefault="008E39D3" w:rsidP="008D23C7">
            <w:pPr>
              <w:pStyle w:val="Texto"/>
            </w:pPr>
            <w:r w:rsidRPr="00BA156B">
              <w:lastRenderedPageBreak/>
              <w:t>Imagen de SUSALUD no es bien recibida</w:t>
            </w:r>
          </w:p>
          <w:p w14:paraId="0CC94F22" w14:textId="77777777" w:rsidR="00EA0533" w:rsidRPr="00BA156B" w:rsidRDefault="00EA0533" w:rsidP="008D23C7">
            <w:pPr>
              <w:pStyle w:val="Texto"/>
            </w:pPr>
            <w:r w:rsidRPr="00BA156B">
              <w:t>Flujo de reclamos en una sola vía</w:t>
            </w:r>
          </w:p>
          <w:p w14:paraId="21ED7876" w14:textId="77777777" w:rsidR="00EA0533" w:rsidRPr="00BA156B" w:rsidRDefault="00EA0533" w:rsidP="008D23C7">
            <w:pPr>
              <w:pStyle w:val="Texto"/>
            </w:pPr>
            <w:r w:rsidRPr="00BA156B">
              <w:t>Problemas de presupuesto</w:t>
            </w:r>
          </w:p>
          <w:p w14:paraId="2E3307AE" w14:textId="77777777" w:rsidR="00EA0533" w:rsidRPr="00BA156B" w:rsidRDefault="00EA0533" w:rsidP="008D23C7">
            <w:pPr>
              <w:pStyle w:val="Texto"/>
            </w:pPr>
            <w:r w:rsidRPr="00BA156B">
              <w:t>Problemas de Infraestructura e insumos</w:t>
            </w:r>
          </w:p>
          <w:p w14:paraId="76BA7C9E" w14:textId="77777777" w:rsidR="00EA0533" w:rsidRPr="00BA156B" w:rsidRDefault="00EA0533" w:rsidP="008D23C7">
            <w:pPr>
              <w:pStyle w:val="Texto"/>
            </w:pPr>
            <w:r w:rsidRPr="00BA156B">
              <w:lastRenderedPageBreak/>
              <w:t xml:space="preserve">Procedimientos largos y engorrosos </w:t>
            </w:r>
            <w:r w:rsidR="008E39D3" w:rsidRPr="00BA156B">
              <w:t xml:space="preserve">en </w:t>
            </w:r>
            <w:r w:rsidR="000B5E7F" w:rsidRPr="00BA156B">
              <w:t xml:space="preserve">manejo </w:t>
            </w:r>
            <w:r w:rsidR="00495635" w:rsidRPr="00BA156B">
              <w:t>logístico</w:t>
            </w:r>
          </w:p>
          <w:p w14:paraId="6B4BB481" w14:textId="77777777" w:rsidR="00EA0533" w:rsidRPr="00BA156B" w:rsidRDefault="00EA0533" w:rsidP="008D23C7">
            <w:pPr>
              <w:pStyle w:val="Texto"/>
            </w:pPr>
          </w:p>
        </w:tc>
        <w:tc>
          <w:tcPr>
            <w:tcW w:w="2108" w:type="dxa"/>
          </w:tcPr>
          <w:p w14:paraId="5258A37C" w14:textId="77777777" w:rsidR="00EA0533" w:rsidRPr="00BA156B" w:rsidRDefault="000B5E7F" w:rsidP="008D23C7">
            <w:pPr>
              <w:pStyle w:val="Texto"/>
            </w:pPr>
            <w:r w:rsidRPr="00BA156B">
              <w:lastRenderedPageBreak/>
              <w:t>Personas con poco dominio de dispositivos</w:t>
            </w:r>
            <w:r w:rsidR="00EA0533" w:rsidRPr="00BA156B">
              <w:t xml:space="preserve"> digital</w:t>
            </w:r>
            <w:r w:rsidRPr="00BA156B">
              <w:t>es</w:t>
            </w:r>
          </w:p>
          <w:p w14:paraId="2D84B82B" w14:textId="77777777" w:rsidR="00EA0533" w:rsidRPr="00BA156B" w:rsidRDefault="00EA0533" w:rsidP="008D23C7">
            <w:pPr>
              <w:pStyle w:val="Texto"/>
            </w:pPr>
            <w:r w:rsidRPr="00BA156B">
              <w:t>Personas no letradas</w:t>
            </w:r>
          </w:p>
          <w:p w14:paraId="579A2794" w14:textId="77777777" w:rsidR="00EA0533" w:rsidRPr="00BA156B" w:rsidRDefault="00EA0533" w:rsidP="008D23C7">
            <w:pPr>
              <w:pStyle w:val="Texto"/>
            </w:pPr>
          </w:p>
        </w:tc>
      </w:tr>
    </w:tbl>
    <w:p w14:paraId="5E334282" w14:textId="77777777" w:rsidR="00A0375B" w:rsidRPr="00BA156B" w:rsidRDefault="000E179A" w:rsidP="008D23C7">
      <w:pPr>
        <w:pStyle w:val="Texto"/>
        <w:jc w:val="center"/>
      </w:pPr>
      <w:r w:rsidRPr="00BA156B">
        <w:t xml:space="preserve">Tabla Nº 1. Tabla de </w:t>
      </w:r>
      <w:r w:rsidR="00A0375B" w:rsidRPr="00BA156B">
        <w:t xml:space="preserve">hallazgos resaltantes </w:t>
      </w:r>
      <w:r w:rsidRPr="00BA156B">
        <w:t>por tipo de usuario.</w:t>
      </w:r>
    </w:p>
    <w:p w14:paraId="6F8B580E" w14:textId="77777777" w:rsidR="00820042" w:rsidRPr="008D23C7" w:rsidRDefault="00820042" w:rsidP="008D23C7">
      <w:pPr>
        <w:pStyle w:val="Ttulo3"/>
      </w:pPr>
      <w:bookmarkStart w:id="49" w:name="_Toc511166312"/>
      <w:r w:rsidRPr="008D23C7">
        <w:t>Tabla de requerimientos</w:t>
      </w:r>
      <w:bookmarkEnd w:id="49"/>
    </w:p>
    <w:p w14:paraId="4745D140" w14:textId="58C9BC77"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sistema</w:t>
      </w:r>
      <w:r w:rsidR="00820042" w:rsidRPr="00BA156B">
        <w:t xml:space="preserve"> 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4E500B7A"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sistema sin tener que realizar un sistema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footerReference w:type="first" r:id="rId12"/>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387F4F5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ocer los motivos de los reclamos para saber </w:t>
            </w:r>
            <w:r w:rsidR="00BA156B" w:rsidRPr="00BA156B">
              <w:rPr>
                <w:rFonts w:cs="Times New Roman"/>
                <w:color w:val="000000"/>
                <w:lang w:val="es-PE"/>
              </w:rPr>
              <w:t>dónde</w:t>
            </w:r>
            <w:r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FE46D4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presentar un reclamo </w:t>
            </w:r>
            <w:r w:rsidR="00BA156B" w:rsidRPr="00BA156B">
              <w:rPr>
                <w:rFonts w:cs="Times New Roman"/>
                <w:color w:val="000000"/>
                <w:lang w:val="es-PE"/>
              </w:rPr>
              <w:t>identificándome</w:t>
            </w:r>
            <w:r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75627A4B"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ver temas parecidos a mi reclamo y </w:t>
            </w:r>
            <w:r w:rsidR="00BA156B" w:rsidRPr="00BA156B">
              <w:rPr>
                <w:rFonts w:cs="Times New Roman"/>
                <w:color w:val="000000"/>
                <w:lang w:val="es-PE"/>
              </w:rPr>
              <w:t>temas populares</w:t>
            </w:r>
            <w:r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6A19ED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saber para </w:t>
            </w:r>
            <w:r w:rsidR="00BA156B" w:rsidRPr="00BA156B">
              <w:rPr>
                <w:rFonts w:cs="Times New Roman"/>
                <w:color w:val="000000"/>
                <w:lang w:val="es-PE"/>
              </w:rPr>
              <w:t>qué</w:t>
            </w:r>
            <w:r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6AD38E6A"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w:t>
            </w:r>
            <w:r w:rsidR="00BA156B" w:rsidRPr="00BA156B">
              <w:rPr>
                <w:rFonts w:cs="Times New Roman"/>
                <w:color w:val="000000"/>
                <w:lang w:val="es-PE"/>
              </w:rPr>
              <w:t>cuáles</w:t>
            </w:r>
            <w:r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3E1A6759"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el estado de los reclamos para poder saber </w:t>
            </w:r>
            <w:r w:rsidR="00BA156B" w:rsidRPr="00BA156B">
              <w:rPr>
                <w:rFonts w:cs="Times New Roman"/>
                <w:color w:val="000000"/>
                <w:lang w:val="es-PE"/>
              </w:rPr>
              <w:t>cuándo</w:t>
            </w:r>
            <w:r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048BE2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agrupar reclamos para poder </w:t>
            </w:r>
            <w:r w:rsidR="00BA156B" w:rsidRPr="00BA156B">
              <w:rPr>
                <w:rFonts w:cs="Times New Roman"/>
                <w:color w:val="000000"/>
                <w:lang w:val="es-PE"/>
              </w:rPr>
              <w:t>qué</w:t>
            </w:r>
            <w:r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6F357BB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poder ser </w:t>
            </w:r>
            <w:r w:rsidR="00BA156B" w:rsidRPr="00BA156B">
              <w:rPr>
                <w:rFonts w:cs="Times New Roman"/>
                <w:color w:val="000000"/>
                <w:lang w:val="es-PE"/>
              </w:rPr>
              <w:t>partícipe</w:t>
            </w:r>
            <w:r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0" w:name="_Toc511166313"/>
      <w:r w:rsidRPr="008D23C7">
        <w:lastRenderedPageBreak/>
        <w:t>Reclasificación de la Tabla de Clasificación de Reclamos</w:t>
      </w:r>
      <w:bookmarkEnd w:id="50"/>
    </w:p>
    <w:p w14:paraId="1F16A6BA" w14:textId="72F015D2"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5 tarjetas entregadas identifico una tarjeta que se había escrito de manera muy general y la desgloso en 3 tarjetas diferentes. Posteriormente </w:t>
      </w:r>
      <w:r w:rsidR="001318C5" w:rsidRPr="00BA156B">
        <w:t>agrego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F935C7" w:rsidRPr="00BA156B">
        <w:t>, reviso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USALUD, cada entrevistado reviso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e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1" w:name="_Toc511166314"/>
      <w:r w:rsidRPr="00D756B8">
        <w:lastRenderedPageBreak/>
        <w:t>Fase de Diseño</w:t>
      </w:r>
      <w:bookmarkEnd w:id="51"/>
    </w:p>
    <w:p w14:paraId="6B807925" w14:textId="77777777" w:rsidR="007A411A" w:rsidRPr="00BA156B" w:rsidRDefault="003E111A" w:rsidP="00842BF2">
      <w:pPr>
        <w:pStyle w:val="Texto"/>
      </w:pPr>
      <w:r w:rsidRPr="00BA156B">
        <w:t xml:space="preserve">Con los requerimientos del sistema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sistema,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CC4980" w:rsidRPr="00BA156B">
        <w:t xml:space="preserve">y cua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e usuario en el sistema,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1B1619" w:rsidRPr="00BA156B">
        <w:t>, se delimito que el acceso a las pantallas seria de la siguiente manera:</w:t>
      </w:r>
    </w:p>
    <w:p w14:paraId="3AB47BB3" w14:textId="77777777" w:rsidR="001B1619" w:rsidRPr="00BA156B" w:rsidRDefault="001B1619" w:rsidP="00A80FA0">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80FA0">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80FA0">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44C0C7E4"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CB6202">
        <w:t>Una muestra de estos prototipos se pueden ver en el Anexo 5.</w:t>
      </w:r>
    </w:p>
    <w:p w14:paraId="42482173" w14:textId="2B09EDD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7296E452"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sistema.</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36F622B4" w:rsidR="00F8187A" w:rsidRPr="00842BF2" w:rsidRDefault="00901D34" w:rsidP="00842BF2">
      <w:pPr>
        <w:pStyle w:val="Texto"/>
        <w:jc w:val="center"/>
        <w:rPr>
          <w:sz w:val="16"/>
          <w:szCs w:val="16"/>
          <w:lang w:val="es-PE"/>
        </w:rPr>
      </w:pPr>
      <w:hyperlink r:id="rId13" w:anchor="g=1&amp;p=gestores" w:history="1">
        <w:r w:rsidR="000F72A9" w:rsidRPr="00BA156B">
          <w:rPr>
            <w:rStyle w:val="Hipervnculo"/>
            <w:lang w:val="es-PE"/>
          </w:rPr>
          <w:t>https://sx7lvw.axshare.com/#g=1&amp;p=gestores</w:t>
        </w:r>
      </w:hyperlink>
    </w:p>
    <w:p w14:paraId="5B5FA429" w14:textId="2EDCB2A7" w:rsidR="00F8187A" w:rsidRPr="00BA156B" w:rsidRDefault="00F8187A" w:rsidP="009C3939">
      <w:pPr>
        <w:pStyle w:val="Ttulo2"/>
        <w:rPr>
          <w:lang w:val="es-PE"/>
        </w:rPr>
      </w:pPr>
      <w:bookmarkStart w:id="52" w:name="_Toc511166315"/>
      <w:r w:rsidRPr="00BA156B">
        <w:rPr>
          <w:lang w:val="es-PE"/>
        </w:rPr>
        <w:lastRenderedPageBreak/>
        <w:t>Fase de Pruebas</w:t>
      </w:r>
      <w:bookmarkEnd w:id="52"/>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80FA0">
      <w:pPr>
        <w:pStyle w:val="Texto"/>
        <w:numPr>
          <w:ilvl w:val="0"/>
          <w:numId w:val="32"/>
        </w:numPr>
      </w:pPr>
      <w:r w:rsidRPr="00BA156B">
        <w:t xml:space="preserve">Personal de SUSALUD: 3 entrevistados en total. </w:t>
      </w:r>
    </w:p>
    <w:p w14:paraId="0D68C0B0" w14:textId="77777777" w:rsidR="0079477F" w:rsidRPr="00BA156B" w:rsidRDefault="0079477F" w:rsidP="00A80FA0">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80FA0">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38389806"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3" w:name="_Toc511166316"/>
      <w:r w:rsidRPr="00BA156B">
        <w:t>Personal de SUSALUD:</w:t>
      </w:r>
      <w:bookmarkEnd w:id="53"/>
      <w:r w:rsidRPr="00BA156B">
        <w:t xml:space="preserve"> </w:t>
      </w:r>
    </w:p>
    <w:p w14:paraId="1A71BD77" w14:textId="77777777" w:rsidR="001508B6" w:rsidRPr="00842BF2" w:rsidRDefault="001508B6" w:rsidP="00A80FA0">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80FA0">
      <w:pPr>
        <w:pStyle w:val="Texto"/>
        <w:numPr>
          <w:ilvl w:val="0"/>
          <w:numId w:val="33"/>
        </w:numPr>
      </w:pPr>
      <w:r w:rsidRPr="00842BF2">
        <w:t xml:space="preserve">¿Y si le pidieran gráficos sobre lo mismo? </w:t>
      </w:r>
    </w:p>
    <w:p w14:paraId="3CA77A07" w14:textId="77777777" w:rsidR="001508B6" w:rsidRPr="00842BF2" w:rsidRDefault="001508B6" w:rsidP="00A80FA0">
      <w:pPr>
        <w:pStyle w:val="Texto"/>
        <w:numPr>
          <w:ilvl w:val="0"/>
          <w:numId w:val="33"/>
        </w:numPr>
      </w:pPr>
      <w:r w:rsidRPr="00842BF2">
        <w:t xml:space="preserve">Le piden que averigüe cuantos reclamos han sido solucionados en lo que va del año. Utilizando la herramienta, ¿dónde encontraría dicha información? </w:t>
      </w:r>
    </w:p>
    <w:p w14:paraId="4BCB4307" w14:textId="016F6142" w:rsidR="001508B6" w:rsidRPr="00842BF2" w:rsidRDefault="001508B6" w:rsidP="00A80FA0">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4" w:name="_Toc511166317"/>
      <w:r w:rsidRPr="00BA156B">
        <w:t>Gestores de IPRESS:</w:t>
      </w:r>
      <w:bookmarkEnd w:id="54"/>
    </w:p>
    <w:p w14:paraId="124BD641" w14:textId="77777777" w:rsidR="001508B6" w:rsidRPr="00BA156B" w:rsidRDefault="001508B6" w:rsidP="00A80FA0">
      <w:pPr>
        <w:pStyle w:val="Texto"/>
        <w:numPr>
          <w:ilvl w:val="0"/>
          <w:numId w:val="34"/>
        </w:numPr>
      </w:pPr>
      <w:r w:rsidRPr="00BA156B">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674040" w14:textId="77777777" w:rsidR="001508B6" w:rsidRPr="00BA156B" w:rsidRDefault="001508B6" w:rsidP="00A80FA0">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5" w:name="_Toc511166318"/>
      <w:r w:rsidRPr="00BA156B">
        <w:lastRenderedPageBreak/>
        <w:t>Ciudadanos:</w:t>
      </w:r>
      <w:bookmarkEnd w:id="55"/>
    </w:p>
    <w:p w14:paraId="20C239E6" w14:textId="77777777" w:rsidR="001508B6" w:rsidRPr="00BA156B" w:rsidRDefault="001508B6" w:rsidP="00A80FA0">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80FA0">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4AA8C014" w:rsidR="00BB13C4" w:rsidRPr="00842BF2" w:rsidRDefault="00937F02" w:rsidP="00842BF2">
      <w:pPr>
        <w:pStyle w:val="Texto"/>
      </w:pPr>
      <w:r w:rsidRPr="00BA156B">
        <w:t>Durante las pruebas, la aceptación que se pudo observar sobre el prototipo del sistema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sistema pero tampoco expresaron descontento con lo mostrado. </w:t>
      </w:r>
    </w:p>
    <w:p w14:paraId="546ACA73" w14:textId="46DDA984"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sistema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40BCF629" w:rsidR="006D0710" w:rsidRPr="00842BF2" w:rsidRDefault="00B25754" w:rsidP="00842BF2">
      <w:pPr>
        <w:pStyle w:val="Texto"/>
      </w:pPr>
      <w:r w:rsidRPr="00BA156B">
        <w:t xml:space="preserve">Finalmente, fueron los gestores de IPRESS los más interesados en el desarrollo de este sistema en algo funcional e inclusive algunos ofrecieron sus instalaciones para realizar pruebas piloto. El personal de SUSALUD vio el sistema </w:t>
      </w:r>
      <w:r w:rsidR="00616D11" w:rsidRPr="00BA156B">
        <w:t xml:space="preserve">útil pero lo compararon con un sistema </w:t>
      </w:r>
      <w:r w:rsidR="00362ED9" w:rsidRPr="00BA156B">
        <w:t>que viene siendo desarrollado por ellos desde Setiembre del 2017</w:t>
      </w:r>
      <w:r w:rsidR="00616D11" w:rsidRPr="00BA156B">
        <w:t xml:space="preserve">. </w:t>
      </w:r>
      <w:r w:rsidRPr="00BA156B">
        <w:t xml:space="preserve">Los ciudadanos mostraron una gran aceptación al sistema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6" w:name="_Toc511166319"/>
      <w:r w:rsidRPr="00BA156B">
        <w:lastRenderedPageBreak/>
        <w:t>Discusión</w:t>
      </w:r>
      <w:bookmarkEnd w:id="56"/>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7DA44DB4"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BD6E5F"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sidRPr="00BA156B">
        <w:fldChar w:fldCharType="separate"/>
      </w:r>
      <w:r w:rsidR="00BD6E5F" w:rsidRPr="00BA156B">
        <w:rPr>
          <w:noProof/>
        </w:rPr>
        <w:t>(45)</w:t>
      </w:r>
      <w:r w:rsidR="00EC2BAF" w:rsidRPr="00BA156B">
        <w:fldChar w:fldCharType="end"/>
      </w:r>
      <w:r w:rsidR="00BF27D4" w:rsidRPr="00BA156B">
        <w:t xml:space="preserve"> como en Colombia </w:t>
      </w:r>
      <w:r w:rsidR="00EC2BAF" w:rsidRPr="00BA156B">
        <w:fldChar w:fldCharType="begin" w:fldLock="1"/>
      </w:r>
      <w:r w:rsidR="00BD6E5F"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sidRPr="00BA156B">
        <w:fldChar w:fldCharType="separate"/>
      </w:r>
      <w:r w:rsidR="00BD6E5F" w:rsidRPr="00BA156B">
        <w:rPr>
          <w:noProof/>
        </w:rPr>
        <w:t>(46)</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2345FFC8"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rsidRPr="00BA156B">
        <w:t xml:space="preserve"> y co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14:paraId="6FD7A144" w14:textId="4F726C34" w:rsidR="0070776A" w:rsidRPr="00842BF2" w:rsidRDefault="0070776A" w:rsidP="00842BF2">
      <w:pPr>
        <w:pStyle w:val="Texto"/>
      </w:pPr>
      <w:r w:rsidRPr="00BA156B">
        <w:t xml:space="preserve">Este tipo de sistema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25BCC">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00625BCC" w:rsidRPr="00625BCC">
        <w:rPr>
          <w:noProof/>
        </w:rPr>
        <w:t>(50)</w:t>
      </w:r>
      <w:r w:rsidRPr="00BA156B">
        <w:fldChar w:fldCharType="end"/>
      </w:r>
      <w:r w:rsidRPr="00BA156B">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59F5724C" w14:textId="73ADEAD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2174625"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 xml:space="preserve">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rsidR="00625BCC">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00625BCC" w:rsidRPr="00625BCC">
        <w:rPr>
          <w:noProof/>
        </w:rPr>
        <w:t>(52)</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del sistema de salud. </w:t>
      </w:r>
    </w:p>
    <w:p w14:paraId="280124B9" w14:textId="77777777" w:rsidR="00980B82" w:rsidRPr="00BA156B" w:rsidRDefault="00BE11D3" w:rsidP="00A80FA0">
      <w:pPr>
        <w:pStyle w:val="Ttulo2"/>
        <w:numPr>
          <w:ilvl w:val="0"/>
          <w:numId w:val="10"/>
        </w:numPr>
        <w:rPr>
          <w:lang w:val="es-PE"/>
        </w:rPr>
      </w:pPr>
      <w:bookmarkStart w:id="57"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2B86E293" w:rsidR="009E2064" w:rsidRPr="00842BF2" w:rsidRDefault="00116DEB" w:rsidP="00842BF2">
      <w:pPr>
        <w:pStyle w:val="Texto"/>
      </w:pPr>
      <w:r w:rsidRPr="00BA156B">
        <w:t xml:space="preserve">Según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0AEE0F1"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7FF86F9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25BCC">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00625BCC" w:rsidRPr="00625BCC">
        <w:rPr>
          <w:noProof/>
        </w:rPr>
        <w:t>(53)</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78DDDF60" w:rsidR="00AF0EF7" w:rsidRPr="00842BF2" w:rsidRDefault="00D50D9B" w:rsidP="00842BF2">
      <w:pPr>
        <w:pStyle w:val="Texto"/>
      </w:pPr>
      <w:r w:rsidRPr="00BA156B">
        <w:t>Los</w:t>
      </w:r>
      <w:r w:rsidR="00B10C57" w:rsidRPr="00BA156B">
        <w:t xml:space="preserve"> entrevistados detallaron que hay una gran falta de comunicación entre ciudadano e IPRESS pero </w:t>
      </w:r>
      <w:r w:rsidRPr="00BA156B">
        <w:t>dejaron de lado</w:t>
      </w:r>
      <w:r w:rsidR="00B10C57" w:rsidRPr="00BA156B">
        <w:t xml:space="preserve"> la importancia de la comunicación en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F24B87" w:rsidRPr="00160297">
        <w:t>To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14:paraId="74C974A1" w14:textId="72CF58E3"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84473B"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sidRPr="00BA156B">
        <w:fldChar w:fldCharType="separate"/>
      </w:r>
      <w:r w:rsidR="00CA58B3" w:rsidRPr="00BA156B">
        <w:rPr>
          <w:noProof/>
        </w:rPr>
        <w:t>(51)</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8B12E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558E89C4"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73714E"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grandes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ya qu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58480010" w:rsidR="008D4A58" w:rsidRPr="00842BF2" w:rsidRDefault="00CC7060" w:rsidP="00842BF2">
      <w:pPr>
        <w:pStyle w:val="Texto"/>
      </w:pPr>
      <w:r w:rsidRPr="00BA156B">
        <w:t>Resulta curioso que cuando se preguntó a los ciudadanos sobre cuál es el procedimiento que realizarían si es que quisieran presentar un reclamos,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lastRenderedPageBreak/>
        <w:t>cuáles</w:t>
      </w:r>
      <w:r w:rsidRPr="00BA156B">
        <w:t xml:space="preserve"> son las competencias de la PAUS</w:t>
      </w:r>
      <w:r w:rsidR="002D4AA2" w:rsidRPr="00BA156B">
        <w:t xml:space="preserve"> pero significa que los ciudadanos no saben de qué, cómo ni do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1B3F29A6"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sistema,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8" w:name="_Toc511166321"/>
      <w:r w:rsidRPr="00BA156B">
        <w:rPr>
          <w:lang w:val="es-PE"/>
        </w:rPr>
        <w:t>De los h</w:t>
      </w:r>
      <w:r w:rsidR="00C1603F" w:rsidRPr="00BA156B">
        <w:rPr>
          <w:lang w:val="es-PE"/>
        </w:rPr>
        <w:t>allazgos de la fase de p</w:t>
      </w:r>
      <w:r w:rsidR="009E2064" w:rsidRPr="00BA156B">
        <w:rPr>
          <w:lang w:val="es-PE"/>
        </w:rPr>
        <w:t>rueba</w:t>
      </w:r>
      <w:bookmarkEnd w:id="58"/>
    </w:p>
    <w:p w14:paraId="79F09FCE" w14:textId="612D8152"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xml:space="preserve">. Esto prueba de que la investigación de usuarios realizada en la primera etapa, recopilo </w:t>
      </w:r>
      <w:r w:rsidR="001E3A11" w:rsidRPr="00BA156B">
        <w:t>correctamente las necesidades de lo</w:t>
      </w:r>
      <w:r w:rsidRPr="00BA156B">
        <w:t xml:space="preserve">s </w:t>
      </w:r>
      <w:r w:rsidR="001E3A11" w:rsidRPr="00BA156B">
        <w:t>usuarios</w:t>
      </w:r>
      <w:r w:rsidRPr="00BA156B">
        <w:t xml:space="preserve"> y </w:t>
      </w:r>
      <w:r w:rsidR="001E3A11" w:rsidRPr="00BA156B">
        <w:t>estos fueron adecuadamente plasmados en los requerimientos del sistema.</w:t>
      </w:r>
    </w:p>
    <w:p w14:paraId="00E6D147" w14:textId="29C71396" w:rsidR="00CB765D" w:rsidRPr="00862EA1" w:rsidRDefault="001E3A11" w:rsidP="00862EA1">
      <w:pPr>
        <w:pStyle w:val="Texto"/>
      </w:pPr>
      <w:r w:rsidRPr="00BA156B">
        <w:lastRenderedPageBreak/>
        <w:t xml:space="preserve">Cuando se les pregunto a los entrevistados sobre el término ‘Solicitudes’, se mostraron de acuerdo con nombrarlo de esta manera y no exclusivamente como ‘Reclamos’. </w:t>
      </w:r>
      <w:r w:rsidR="008C4674" w:rsidRPr="00BA156B">
        <w:t xml:space="preserve">Esto es importante ya que si se desea mejorar la relación de comunicación entre ciudadanos e IPRESS, mostrar solo la parte negativa de las IPRESS no </w:t>
      </w:r>
      <w:r w:rsidRPr="00BA156B">
        <w:t>ayudaría</w:t>
      </w:r>
      <w:r w:rsidR="008C4674" w:rsidRPr="00BA156B">
        <w:t xml:space="preserve">, </w:t>
      </w:r>
      <w:r w:rsidRPr="00BA156B">
        <w:t>e incluso</w:t>
      </w:r>
      <w:r w:rsidR="008C4674" w:rsidRPr="00BA156B">
        <w:t xml:space="preserve"> podría</w:t>
      </w:r>
      <w:r w:rsidRPr="00BA156B">
        <w:t xml:space="preserve"> prestarse a malas interpretaciones relacionándolo como un gran foro de reclamos donde no tiene participación la IPRESS</w:t>
      </w:r>
      <w:r w:rsidR="008C4674" w:rsidRPr="00BA156B">
        <w:t xml:space="preserve">. </w:t>
      </w:r>
    </w:p>
    <w:p w14:paraId="7713F073" w14:textId="55473171" w:rsidR="00C1603F" w:rsidRPr="00862EA1"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con este sistema</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Pr="00BA156B">
        <w:t xml:space="preserve">sistema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39417866" w14:textId="27408EA0" w:rsidR="00524A0A" w:rsidRPr="00862EA1"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BE03A0" w:rsidRPr="00BA156B">
        <w:t>I</w:t>
      </w:r>
      <w:r w:rsidR="00472F37" w:rsidRPr="00BA156B">
        <w:t>dealmente se</w:t>
      </w:r>
      <w:r w:rsidR="00800377" w:rsidRPr="00BA156B">
        <w:t xml:space="preserve"> deberían tener la</w:t>
      </w:r>
      <w:r w:rsidR="00472F37" w:rsidRPr="00BA156B">
        <w:t xml:space="preserve"> misma cantidad de iteraciones</w:t>
      </w:r>
      <w:r w:rsidR="004A78C7" w:rsidRPr="00BA156B">
        <w:t xml:space="preserve"> </w:t>
      </w:r>
      <w:r w:rsidR="00472F37" w:rsidRPr="00BA156B">
        <w:t xml:space="preserve"> para todos los tipos de usuarios</w:t>
      </w:r>
      <w:r w:rsidR="004A78C7" w:rsidRPr="00BA156B">
        <w:t xml:space="preserve"> </w:t>
      </w:r>
      <w:r w:rsidR="00EC2BAF" w:rsidRPr="00BA156B">
        <w:fldChar w:fldCharType="begin" w:fldLock="1"/>
      </w:r>
      <w:r w:rsidR="00625BCC">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00EC2BAF" w:rsidRPr="00BA156B">
        <w:fldChar w:fldCharType="separate"/>
      </w:r>
      <w:r w:rsidR="00625BCC" w:rsidRPr="00625BCC">
        <w:rPr>
          <w:noProof/>
        </w:rPr>
        <w:t>(54)</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as para ciudadanos y gestores mas solo una vez para el personal de SUSALUD.</w:t>
      </w:r>
    </w:p>
    <w:p w14:paraId="7A1D7225" w14:textId="72AC4A0B" w:rsidR="000635A6" w:rsidRPr="00862EA1" w:rsidRDefault="00A12DD0" w:rsidP="00862EA1">
      <w:pPr>
        <w:pStyle w:val="Ttulo1"/>
      </w:pPr>
      <w:bookmarkStart w:id="59" w:name="_Toc511166322"/>
      <w:r w:rsidRPr="00BA156B">
        <w:lastRenderedPageBreak/>
        <w:t>Conclusiones</w:t>
      </w:r>
      <w:bookmarkEnd w:id="59"/>
    </w:p>
    <w:p w14:paraId="5EA702DC" w14:textId="56A1717E" w:rsidR="00F26C78" w:rsidRPr="00862EA1" w:rsidRDefault="000635A6" w:rsidP="00862EA1">
      <w:pPr>
        <w:pStyle w:val="Texto"/>
      </w:pPr>
      <w:r w:rsidRPr="00BA156B">
        <w:t xml:space="preserve">De este estudio </w:t>
      </w:r>
      <w:r w:rsidR="00E85F76" w:rsidRPr="00BA156B">
        <w:t xml:space="preserve">demostró la utilidad del </w:t>
      </w:r>
      <w:r w:rsidRPr="00BA156B">
        <w:t>UCD para la creación de un sistema de gestión de reclamos</w:t>
      </w:r>
      <w:r w:rsidR="00E85F76" w:rsidRPr="00BA156B">
        <w:t xml:space="preserve">, lográndose un sistema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33EBCF0C"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60" w:name="_Toc511166323"/>
      <w:r w:rsidRPr="00BA156B">
        <w:lastRenderedPageBreak/>
        <w:t>Recomendaciones</w:t>
      </w:r>
      <w:bookmarkEnd w:id="60"/>
    </w:p>
    <w:p w14:paraId="6AE56F0D" w14:textId="3B2A6AE4" w:rsidR="004C04E9" w:rsidRPr="00862EA1" w:rsidRDefault="007502D3" w:rsidP="00862EA1">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w:t>
      </w:r>
      <w:r w:rsidR="006D06B4" w:rsidRPr="00BA156B">
        <w:t>comparado</w:t>
      </w:r>
      <w:r w:rsidRPr="00BA156B">
        <w:t xml:space="preserve"> c</w:t>
      </w:r>
      <w:r w:rsidR="004C04E9" w:rsidRPr="00BA156B">
        <w:t>on el actual manejo de reclamos.</w:t>
      </w:r>
      <w:r w:rsidR="00DF5627" w:rsidRPr="00BA156B">
        <w:t xml:space="preserve"> </w:t>
      </w:r>
      <w:r w:rsidR="004C04E9" w:rsidRPr="00BA156B">
        <w:t>E</w:t>
      </w:r>
      <w:r w:rsidRPr="00BA156B">
        <w:t>n dichos estudios</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49E663BE" w14:textId="655377C1" w:rsidR="004C04E9" w:rsidRPr="00862EA1" w:rsidRDefault="004C04E9" w:rsidP="00862EA1">
      <w:pPr>
        <w:pStyle w:val="Texto"/>
      </w:pPr>
      <w:r w:rsidRPr="00BA156B">
        <w:t>Así mismo, una participación más activa del MINSA es necesaria para dar a conocer los derechos ciudadanos en salud.</w:t>
      </w:r>
    </w:p>
    <w:p w14:paraId="3DF8AB23" w14:textId="26AE37E5" w:rsidR="004A78C7" w:rsidRPr="00862EA1" w:rsidRDefault="004C04E9" w:rsidP="00862EA1">
      <w:pPr>
        <w:pStyle w:val="Texto"/>
      </w:pPr>
      <w:r w:rsidRPr="00BA156B">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sidRPr="00BA156B">
        <w:t xml:space="preserve">, </w:t>
      </w:r>
      <w:r w:rsidRPr="00BA156B">
        <w:t xml:space="preserve"> y al MINSA </w:t>
      </w:r>
      <w:r w:rsidR="003E6DC8" w:rsidRPr="00BA156B">
        <w:t>y</w:t>
      </w:r>
      <w:r w:rsidRPr="00BA156B">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1" w:name="_Toc511166324"/>
      <w:r w:rsidRPr="00BA156B">
        <w:lastRenderedPageBreak/>
        <w:t>Referencias bibliográficas</w:t>
      </w:r>
      <w:bookmarkEnd w:id="61"/>
    </w:p>
    <w:p w14:paraId="3112D0B9" w14:textId="70DAA480" w:rsidR="00625BCC" w:rsidRPr="00625BCC" w:rsidRDefault="00EC2BAF" w:rsidP="00625BCC">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25BCC" w:rsidRPr="00625BCC">
        <w:rPr>
          <w:rFonts w:cs="Times New Roman"/>
          <w:noProof/>
        </w:rPr>
        <w:t xml:space="preserve">1. </w:t>
      </w:r>
      <w:r w:rsidR="00625BCC" w:rsidRPr="00625BCC">
        <w:rPr>
          <w:rFonts w:cs="Times New Roman"/>
          <w:noProof/>
        </w:rPr>
        <w:tab/>
        <w:t xml:space="preserve">Orozco M. Garantia_Calidad_Seguridad_Paciente-CIES-Miguel_Orozco. </w:t>
      </w:r>
      <w:r w:rsidR="00625BCC" w:rsidRPr="00625BCC">
        <w:rPr>
          <w:rFonts w:cs="Times New Roman"/>
          <w:noProof/>
          <w:lang w:val="en-US"/>
        </w:rPr>
        <w:t xml:space="preserve">2009. p. 50. </w:t>
      </w:r>
    </w:p>
    <w:p w14:paraId="39DE102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14:paraId="171EF5A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19C1B0D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14:paraId="36AA57BD"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14:paraId="3FF4BE8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14:paraId="2B3D5AB1"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14:paraId="6BCD0D7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14:paraId="348B88C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14:paraId="680AB9EB"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14:paraId="7E8B49B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14:paraId="4098713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lastRenderedPageBreak/>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14:paraId="333BFC3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Internet]. </w:t>
      </w:r>
      <w:r w:rsidRPr="00625BCC">
        <w:rPr>
          <w:rFonts w:cs="Times New Roman"/>
          <w:noProof/>
          <w:lang w:val="en-US"/>
        </w:rPr>
        <w:t>[cited 2017 Dec 16]. Available from: https://gestion.pe/panelg/susalud-tecnologia-digital-al-servicio-ciudadanos-y-gestores-2197181</w:t>
      </w:r>
    </w:p>
    <w:p w14:paraId="1F47640F"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14:paraId="10D64F05"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14:paraId="08A235C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14:paraId="51F6E22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14:paraId="074E9C2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DC86D0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14:paraId="3D0BE45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14:paraId="0C42963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14:paraId="7189D54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14:paraId="4FC81D6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14:paraId="4B1D923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w:t>
      </w:r>
      <w:r w:rsidRPr="00625BCC">
        <w:rPr>
          <w:rFonts w:cs="Times New Roman"/>
          <w:noProof/>
          <w:lang w:val="en-US"/>
        </w:rPr>
        <w:lastRenderedPageBreak/>
        <w:t xml:space="preserve">Assoc Libr Inf Sci Educ. </w:t>
      </w:r>
    </w:p>
    <w:p w14:paraId="487F74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14:paraId="5C9E189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14:paraId="38218E6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2010;37(4):445–56. </w:t>
      </w:r>
    </w:p>
    <w:p w14:paraId="7A5FE3F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BB8AA6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14:paraId="066E3C6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14:paraId="4E105FC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653875F8"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14:paraId="421288E7"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C1AEFA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14:paraId="10684BB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 xml:space="preserve">[cited 2018 Jan 23]. Available from: </w:t>
      </w:r>
      <w:r w:rsidRPr="00625BCC">
        <w:rPr>
          <w:rFonts w:cs="Times New Roman"/>
          <w:noProof/>
          <w:lang w:val="en-US"/>
        </w:rPr>
        <w:lastRenderedPageBreak/>
        <w:t>http://bi.susalud.gob.pe/QvAJAXZfc/opendoc.htm?document=QV Produccion%2FSIG_SUSALUD.qvw&amp;host=QVS%40srvqlikias&amp;anonymous=true</w:t>
      </w:r>
    </w:p>
    <w:p w14:paraId="0C2E270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14:paraId="619B95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14:paraId="28BE644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B1AFBC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14:paraId="4539A2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14:paraId="4F2C9A0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14:paraId="7D1D7A92"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14:paraId="6EF41B3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14:paraId="25C3ECD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14:paraId="6862877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 xml:space="preserve">[cited 2018 Mar 27]. Available from: </w:t>
      </w:r>
      <w:r w:rsidRPr="00625BCC">
        <w:rPr>
          <w:rFonts w:cs="Times New Roman"/>
          <w:noProof/>
          <w:lang w:val="en-US"/>
        </w:rPr>
        <w:lastRenderedPageBreak/>
        <w:t>http://www.supersalud.gob.cl/portal/w3-article-7592.html#online</w:t>
      </w:r>
    </w:p>
    <w:p w14:paraId="26F3CE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14:paraId="7241132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458907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14:paraId="34ECD4E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CB07263"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14:paraId="182143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14:paraId="4F203D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14:paraId="22F4ECEB"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14:paraId="2931A6D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14:paraId="5AC1706D" w14:textId="008CA2E1" w:rsidR="00161D0F" w:rsidRPr="00862EA1" w:rsidRDefault="00EC2BAF" w:rsidP="00862EA1">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2" w:name="_Toc511166325"/>
      <w:r w:rsidRPr="00BA156B">
        <w:lastRenderedPageBreak/>
        <w:t>Anexos</w:t>
      </w:r>
      <w:bookmarkEnd w:id="62"/>
    </w:p>
    <w:p w14:paraId="43A12014" w14:textId="77777777" w:rsidR="00161D0F" w:rsidRPr="00BA156B" w:rsidRDefault="00161D0F" w:rsidP="00A80FA0">
      <w:pPr>
        <w:pStyle w:val="Ttulo2"/>
        <w:numPr>
          <w:ilvl w:val="0"/>
          <w:numId w:val="11"/>
        </w:numPr>
        <w:rPr>
          <w:lang w:val="es-PE"/>
        </w:rPr>
      </w:pPr>
      <w:bookmarkStart w:id="63"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3"/>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4" w:name="_Toc511166327"/>
      <w:r w:rsidRPr="00BA156B">
        <w:rPr>
          <w:lang w:val="es-PE"/>
        </w:rPr>
        <w:lastRenderedPageBreak/>
        <w:t>Anexo 2: Guía Semi-Estructurada de Entrevista a Profundidad para usuarios finales Nº1</w:t>
      </w:r>
      <w:bookmarkEnd w:id="6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80FA0">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Ha presentado antes un reclamo? ¿Cuál fue el medio que utilizo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80FA0">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80FA0">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80FA0">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80FA0">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5" w:name="_Toc511166328"/>
      <w:r w:rsidRPr="00BA156B">
        <w:rPr>
          <w:lang w:val="es-PE"/>
        </w:rPr>
        <w:lastRenderedPageBreak/>
        <w:t xml:space="preserve">Anexo 3: Guía </w:t>
      </w:r>
      <w:r w:rsidR="00161D0F" w:rsidRPr="00BA156B">
        <w:rPr>
          <w:lang w:val="es-PE"/>
        </w:rPr>
        <w:t>Estructurada de Entrevista a Profundidad para usuarios finales Nº2</w:t>
      </w:r>
      <w:bookmarkEnd w:id="65"/>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t>¿Qué encuentra interesante en estos bocetos? (Mostrar bocetos individualmente)</w:t>
      </w:r>
    </w:p>
    <w:p w14:paraId="1D41416B"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t>¿Qué encuentra confuso en estos bocetos? (Mostrar bocetos individualmente)</w:t>
      </w:r>
    </w:p>
    <w:p w14:paraId="6B775B98"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 comienzo de la entrevista, ¿Qué encuentra acertado de estos bocetos para cumplir dicho objetivo?</w:t>
      </w:r>
    </w:p>
    <w:p w14:paraId="5D01B91F"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lastRenderedPageBreak/>
        <w:t>¿Podría mostrarme como utilizaría el sistema con ayuda de los bocetos para cumplir dicho objetivo? (Mostrar boceto de pantalla inicial y seguir el flujo planteado por el usuario)</w:t>
      </w:r>
    </w:p>
    <w:p w14:paraId="2627D179"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77777777" w:rsidR="00161D0F" w:rsidRPr="00BA156B" w:rsidRDefault="00161D0F" w:rsidP="00A80FA0">
      <w:pPr>
        <w:pStyle w:val="Prrafodelista"/>
        <w:numPr>
          <w:ilvl w:val="1"/>
          <w:numId w:val="2"/>
        </w:numPr>
        <w:spacing w:line="360" w:lineRule="auto"/>
        <w:jc w:val="both"/>
        <w:rPr>
          <w:rFonts w:cs="Times New Roman"/>
          <w:lang w:val="es-PE"/>
        </w:rPr>
      </w:pPr>
      <w:r w:rsidRPr="00BA156B">
        <w:rPr>
          <w:rFonts w:cs="Times New Roman"/>
          <w:lang w:val="es-PE"/>
        </w:rPr>
        <w:t>¿Qué tan frecuentemente ingresaría a este sistema, si es que ingresaría?</w:t>
      </w:r>
    </w:p>
    <w:p w14:paraId="58304C6D" w14:textId="77777777"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Qué información u opciones le gustaría que el sistema brinde?</w:t>
      </w:r>
    </w:p>
    <w:p w14:paraId="4FF0DF97" w14:textId="77777777"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80FA0">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6"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80FA0">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 w:name="Casilla1"/>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7"/>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8" w:name="Casilla2"/>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8"/>
      <w:r w:rsidRPr="00BA156B">
        <w:rPr>
          <w:rFonts w:cs="Times New Roman"/>
          <w:lang w:val="es-PE"/>
        </w:rPr>
        <w:t xml:space="preserve"> Hombre</w:t>
      </w:r>
    </w:p>
    <w:p w14:paraId="5D6BD8B5" w14:textId="77777777" w:rsidR="00161D0F" w:rsidRPr="00BA156B" w:rsidRDefault="00161D0F" w:rsidP="00A80FA0">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9" w:name="Casilla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69"/>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70" w:name="Casilla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0"/>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71" w:name="Casilla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2" w:name="Casilla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80FA0">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3" w:name="Casilla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4" w:name="Casilla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5" w:name="Casilla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6" w:name="Casilla1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7" w:name="Casilla11"/>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77777777" w:rsidR="00161D0F" w:rsidRPr="00BA156B" w:rsidRDefault="00161D0F" w:rsidP="00A80FA0">
      <w:pPr>
        <w:pStyle w:val="Prrafodelista"/>
        <w:numPr>
          <w:ilvl w:val="0"/>
          <w:numId w:val="4"/>
        </w:numPr>
        <w:spacing w:line="360" w:lineRule="auto"/>
        <w:jc w:val="both"/>
        <w:rPr>
          <w:rFonts w:cs="Times New Roman"/>
          <w:lang w:val="es-PE"/>
        </w:rPr>
      </w:pPr>
      <w:r w:rsidRPr="00BA156B">
        <w:rPr>
          <w:rFonts w:cs="Times New Roman"/>
          <w:lang w:val="es-PE"/>
        </w:rPr>
        <w:t>¿Con que frecuencia utiliza un dispositivo (Smartphone, Tablet, Laptop, Computadora de Escritorio, etc</w:t>
      </w:r>
      <w:r w:rsidR="007B7445" w:rsidRPr="00BA156B">
        <w:rPr>
          <w:rFonts w:cs="Times New Roman"/>
          <w:lang w:val="es-PE"/>
        </w:rPr>
        <w:t>.</w:t>
      </w:r>
      <w:r w:rsidRPr="00BA156B">
        <w:rPr>
          <w:rFonts w:cs="Times New Roman"/>
          <w:lang w:val="es-PE"/>
        </w:rPr>
        <w:t xml:space="preserve">) con conexión a </w:t>
      </w:r>
      <w:r w:rsidR="00FB7E35" w:rsidRPr="00BA156B">
        <w:rPr>
          <w:rFonts w:cs="Times New Roman"/>
          <w:lang w:val="es-PE"/>
        </w:rPr>
        <w:t>Internet</w:t>
      </w:r>
      <w:r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78" w:name="Casilla12"/>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79" w:name="Casilla1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0" w:name="Casilla1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1" w:name="Casilla1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80FA0">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2" w:name="Casilla1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3" w:name="Casilla1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3"/>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4" w:name="Casilla1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Computadora de Escritorio / Laptop</w:t>
      </w:r>
    </w:p>
    <w:p w14:paraId="2F5FFBF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5" w:name="Casilla1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5"/>
      <w:r w:rsidR="00161D0F" w:rsidRPr="00BA156B">
        <w:rPr>
          <w:rFonts w:cs="Times New Roman"/>
          <w:lang w:val="es-PE"/>
        </w:rPr>
        <w:t xml:space="preserve"> Computadora Hi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6" w:name="Casilla2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6"/>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7"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7"/>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358FE461" w14:textId="442BD202" w:rsidR="00975AFC" w:rsidRDefault="0094155D" w:rsidP="00ED136D">
      <w:pPr>
        <w:pStyle w:val="Ttulo2"/>
        <w:rPr>
          <w:rFonts w:eastAsia="Times New Roman"/>
          <w:lang w:eastAsia="es-PE"/>
        </w:rPr>
      </w:pPr>
      <w:r>
        <w:rPr>
          <w:rFonts w:eastAsia="Times New Roman"/>
          <w:lang w:eastAsia="es-PE"/>
        </w:rPr>
        <w:lastRenderedPageBreak/>
        <w:t>Anexo 6. Diagr</w:t>
      </w:r>
      <w:r w:rsidR="00ED136D">
        <w:rPr>
          <w:rFonts w:eastAsia="Times New Roman"/>
          <w:lang w:eastAsia="es-PE"/>
        </w:rPr>
        <w:t>amas de Flujo que seguirian cada tipo de usuario</w:t>
      </w:r>
    </w:p>
    <w:p w14:paraId="28543720" w14:textId="6A395B05" w:rsidR="00ED136D" w:rsidRDefault="00ED136D" w:rsidP="00ED136D">
      <w:pPr>
        <w:pStyle w:val="Ttulo3"/>
        <w:rPr>
          <w:lang w:eastAsia="es-PE"/>
        </w:rPr>
      </w:pPr>
      <w:r>
        <w:rPr>
          <w:lang w:eastAsia="es-PE"/>
        </w:rPr>
        <w:t>Personal de SUSALUD</w:t>
      </w:r>
    </w:p>
    <w:p w14:paraId="41D38245" w14:textId="77777777" w:rsidR="00ED136D" w:rsidRDefault="00ED136D" w:rsidP="00ED136D">
      <w:pPr>
        <w:rPr>
          <w:lang w:val="es-ES" w:eastAsia="es-PE"/>
        </w:rPr>
      </w:pPr>
    </w:p>
    <w:p w14:paraId="3565B35F" w14:textId="6EE6C40C" w:rsidR="00ED136D" w:rsidRDefault="00ED136D" w:rsidP="00ED136D">
      <w:pPr>
        <w:jc w:val="center"/>
        <w:rPr>
          <w:lang w:val="es-ES" w:eastAsia="es-PE"/>
        </w:rPr>
      </w:pPr>
      <w:r>
        <w:rPr>
          <w:noProof/>
          <w:lang w:val="es-ES" w:eastAsia="es-PE"/>
        </w:rPr>
        <w:drawing>
          <wp:inline distT="0" distB="0" distL="0" distR="0" wp14:anchorId="25FBE5BD" wp14:editId="6921BB5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4D502D96" w14:textId="77777777" w:rsidR="00ED136D" w:rsidRDefault="00ED136D" w:rsidP="00ED136D">
      <w:pPr>
        <w:rPr>
          <w:lang w:val="es-ES" w:eastAsia="es-PE"/>
        </w:rPr>
      </w:pPr>
    </w:p>
    <w:p w14:paraId="199F1436" w14:textId="070593E1" w:rsidR="00ED136D" w:rsidRDefault="00ED136D" w:rsidP="00ED136D">
      <w:pPr>
        <w:pStyle w:val="Ttulo3"/>
        <w:rPr>
          <w:lang w:eastAsia="es-PE"/>
        </w:rPr>
      </w:pPr>
      <w:r>
        <w:rPr>
          <w:lang w:eastAsia="es-PE"/>
        </w:rPr>
        <w:lastRenderedPageBreak/>
        <w:t>Gestores de IPRESS</w:t>
      </w:r>
    </w:p>
    <w:p w14:paraId="06D72726" w14:textId="44528DFE" w:rsidR="00ED136D" w:rsidRDefault="00ED136D" w:rsidP="00ED136D">
      <w:pPr>
        <w:jc w:val="center"/>
        <w:rPr>
          <w:lang w:val="es-ES" w:eastAsia="es-PE"/>
        </w:rPr>
      </w:pPr>
      <w:r>
        <w:rPr>
          <w:noProof/>
          <w:lang w:val="es-ES" w:eastAsia="es-PE"/>
        </w:rPr>
        <w:drawing>
          <wp:inline distT="0" distB="0" distL="0" distR="0" wp14:anchorId="2E1E1973" wp14:editId="00D3EB6E">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7">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7C06E59E" w14:textId="77777777" w:rsidR="00ED136D" w:rsidRDefault="00ED136D" w:rsidP="00ED136D">
      <w:pPr>
        <w:rPr>
          <w:lang w:val="es-ES" w:eastAsia="es-PE"/>
        </w:rPr>
      </w:pPr>
    </w:p>
    <w:p w14:paraId="44175310" w14:textId="77777777" w:rsidR="00ED136D" w:rsidRDefault="00ED136D" w:rsidP="00ED136D">
      <w:pPr>
        <w:rPr>
          <w:lang w:val="es-ES" w:eastAsia="es-PE"/>
        </w:rPr>
      </w:pPr>
    </w:p>
    <w:p w14:paraId="4DDA5D0F" w14:textId="77777777" w:rsidR="00ED136D" w:rsidRDefault="00ED136D" w:rsidP="00ED136D">
      <w:pPr>
        <w:rPr>
          <w:lang w:val="es-ES" w:eastAsia="es-PE"/>
        </w:rPr>
      </w:pPr>
    </w:p>
    <w:p w14:paraId="4D30F6E5" w14:textId="77777777" w:rsidR="00ED136D" w:rsidRDefault="00ED136D" w:rsidP="00ED136D">
      <w:pPr>
        <w:rPr>
          <w:lang w:val="es-ES" w:eastAsia="es-PE"/>
        </w:rPr>
      </w:pPr>
    </w:p>
    <w:p w14:paraId="0E6095D0" w14:textId="3FEE514E" w:rsidR="00ED136D" w:rsidRDefault="00ED136D" w:rsidP="00ED136D">
      <w:pPr>
        <w:pStyle w:val="Ttulo3"/>
        <w:rPr>
          <w:lang w:eastAsia="es-PE"/>
        </w:rPr>
      </w:pPr>
      <w:r>
        <w:rPr>
          <w:lang w:eastAsia="es-PE"/>
        </w:rPr>
        <w:lastRenderedPageBreak/>
        <w:t>Ciudadanos</w:t>
      </w:r>
    </w:p>
    <w:p w14:paraId="7194B59F" w14:textId="2A530BCC" w:rsidR="00ED136D" w:rsidRPr="00ED136D" w:rsidRDefault="00ED136D" w:rsidP="00ED136D">
      <w:pPr>
        <w:jc w:val="center"/>
        <w:rPr>
          <w:lang w:val="es-ES" w:eastAsia="es-PE"/>
        </w:rPr>
      </w:pPr>
      <w:r>
        <w:rPr>
          <w:noProof/>
          <w:lang w:val="es-ES" w:eastAsia="es-PE"/>
        </w:rPr>
        <w:drawing>
          <wp:inline distT="0" distB="0" distL="0" distR="0" wp14:anchorId="63F19810" wp14:editId="3E3B9219">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18">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84C07" w14:textId="77777777" w:rsidR="00A80FA0" w:rsidRDefault="00A80FA0" w:rsidP="00F27EDB">
      <w:r>
        <w:separator/>
      </w:r>
    </w:p>
  </w:endnote>
  <w:endnote w:type="continuationSeparator" w:id="0">
    <w:p w14:paraId="4EBB1989" w14:textId="77777777" w:rsidR="00A80FA0" w:rsidRDefault="00A80FA0"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2373D" w:rsidRDefault="00E2373D" w:rsidP="00024075">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2373D" w:rsidRDefault="00E2373D"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152103162"/>
      <w:docPartObj>
        <w:docPartGallery w:val="Page Numbers (Bottom of Page)"/>
        <w:docPartUnique/>
      </w:docPartObj>
    </w:sdtPr>
    <w:sdtContent>
      <w:p w14:paraId="2304922C" w14:textId="044A9C35" w:rsidR="00024075" w:rsidRDefault="00024075"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w:t>
        </w:r>
        <w:r>
          <w:rPr>
            <w:rStyle w:val="Nmerodepgina"/>
          </w:rPr>
          <w:fldChar w:fldCharType="end"/>
        </w:r>
      </w:p>
    </w:sdtContent>
  </w:sdt>
  <w:p w14:paraId="6F20C788" w14:textId="77777777" w:rsidR="00E2373D" w:rsidRDefault="00E2373D"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Content>
      <w:p w14:paraId="574D86D2" w14:textId="1FA5D1D3" w:rsidR="00823DF7" w:rsidRDefault="00823DF7"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0D1F8D1" w14:textId="77777777" w:rsidR="00823DF7" w:rsidRDefault="00823D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4B69A" w14:textId="77777777" w:rsidR="00A80FA0" w:rsidRDefault="00A80FA0" w:rsidP="00F27EDB">
      <w:r>
        <w:separator/>
      </w:r>
    </w:p>
  </w:footnote>
  <w:footnote w:type="continuationSeparator" w:id="0">
    <w:p w14:paraId="47E5F2B6" w14:textId="77777777" w:rsidR="00A80FA0" w:rsidRDefault="00A80FA0"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4075"/>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501B"/>
    <w:rsid w:val="0015548E"/>
    <w:rsid w:val="0015683A"/>
    <w:rsid w:val="0015728A"/>
    <w:rsid w:val="00157BF9"/>
    <w:rsid w:val="00157FB0"/>
    <w:rsid w:val="00160297"/>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1AED"/>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892"/>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7F661B"/>
    <w:rsid w:val="00800377"/>
    <w:rsid w:val="00800598"/>
    <w:rsid w:val="008005AC"/>
    <w:rsid w:val="00801002"/>
    <w:rsid w:val="008044EE"/>
    <w:rsid w:val="00804D49"/>
    <w:rsid w:val="00804FEC"/>
    <w:rsid w:val="0080563F"/>
    <w:rsid w:val="00810620"/>
    <w:rsid w:val="0081213D"/>
    <w:rsid w:val="00814BFC"/>
    <w:rsid w:val="00814F75"/>
    <w:rsid w:val="0081600C"/>
    <w:rsid w:val="00816A41"/>
    <w:rsid w:val="00816B3E"/>
    <w:rsid w:val="00820042"/>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155D"/>
    <w:rsid w:val="00944259"/>
    <w:rsid w:val="00946A0E"/>
    <w:rsid w:val="00946FA0"/>
    <w:rsid w:val="009539FF"/>
    <w:rsid w:val="00954D43"/>
    <w:rsid w:val="00956341"/>
    <w:rsid w:val="009609C2"/>
    <w:rsid w:val="0096116F"/>
    <w:rsid w:val="00966AEC"/>
    <w:rsid w:val="00967652"/>
    <w:rsid w:val="0097035B"/>
    <w:rsid w:val="00970EB4"/>
    <w:rsid w:val="009730B1"/>
    <w:rsid w:val="00974A68"/>
    <w:rsid w:val="00975783"/>
    <w:rsid w:val="00975AFC"/>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190F"/>
    <w:rsid w:val="009D4A1C"/>
    <w:rsid w:val="009D7A04"/>
    <w:rsid w:val="009E2064"/>
    <w:rsid w:val="009E44F3"/>
    <w:rsid w:val="009E4AF9"/>
    <w:rsid w:val="009E4C62"/>
    <w:rsid w:val="009E6BE6"/>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2C0F"/>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64436"/>
    <w:rsid w:val="00A6647E"/>
    <w:rsid w:val="00A7180D"/>
    <w:rsid w:val="00A80FA0"/>
    <w:rsid w:val="00A82360"/>
    <w:rsid w:val="00A83129"/>
    <w:rsid w:val="00A8380E"/>
    <w:rsid w:val="00A84424"/>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6D"/>
    <w:rsid w:val="00ED13D0"/>
    <w:rsid w:val="00ED247E"/>
    <w:rsid w:val="00ED27A6"/>
    <w:rsid w:val="00ED38D2"/>
    <w:rsid w:val="00ED4396"/>
    <w:rsid w:val="00ED4716"/>
    <w:rsid w:val="00ED479E"/>
    <w:rsid w:val="00ED513F"/>
    <w:rsid w:val="00ED563C"/>
    <w:rsid w:val="00ED5B51"/>
    <w:rsid w:val="00ED7BDF"/>
    <w:rsid w:val="00EE2363"/>
    <w:rsid w:val="00EE30D0"/>
    <w:rsid w:val="00EE3791"/>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2FAE"/>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D7E417-6A9A-9349-B886-BD7B60B37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116</Pages>
  <Words>44322</Words>
  <Characters>243777</Characters>
  <Application>Microsoft Office Word</Application>
  <DocSecurity>0</DocSecurity>
  <Lines>2031</Lines>
  <Paragraphs>57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7</cp:revision>
  <cp:lastPrinted>2018-04-04T16:32:00Z</cp:lastPrinted>
  <dcterms:created xsi:type="dcterms:W3CDTF">2018-04-05T16:03:00Z</dcterms:created>
  <dcterms:modified xsi:type="dcterms:W3CDTF">2018-04-1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